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98592C2" w:rsidR="006008F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r w:rsidR="006008F8">
        <w:t>d</w:t>
      </w:r>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r w:rsidR="00CB5FB4">
        <w:t xml:space="preserve">that </w:t>
      </w:r>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2E1ACDA9" w:rsidR="006064C8" w:rsidRDefault="00997E3B" w:rsidP="00B45A06">
      <w:pPr>
        <w:spacing w:line="480" w:lineRule="auto"/>
        <w:ind w:firstLine="720"/>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6008F8">
        <w:t xml:space="preserve">the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C73311">
        <w:t xml:space="preserve">It’s estimated that </w:t>
      </w:r>
      <w:r w:rsidR="00D079B2">
        <w:t>here in the United States, arthropod</w:t>
      </w:r>
      <w:r w:rsidR="000D54AB">
        <w:t xml:space="preserve"> pests</w:t>
      </w:r>
      <w:r w:rsidR="00D079B2">
        <w:t xml:space="preserve"> are responsible for an overall reduction in</w:t>
      </w:r>
      <w:r w:rsidR="00B45A06">
        <w:t xml:space="preserve"> chemically managed,</w:t>
      </w:r>
      <w:r w:rsidR="00D079B2">
        <w:t xml:space="preserve"> pre-harvest crops by 13%-16%</w:t>
      </w:r>
      <w:r w:rsidR="000D54AB">
        <w:t xml:space="preserve"> </w:t>
      </w:r>
      <w:r w:rsidR="00B45A06">
        <w:t xml:space="preserve">annually but </w:t>
      </w:r>
      <w:r w:rsidR="00A00CB8">
        <w:t xml:space="preserve">as temperatures rise, the cost of managing these pests </w:t>
      </w:r>
      <w:r w:rsidR="006008F8">
        <w:t xml:space="preserve">could substantially </w:t>
      </w:r>
      <w:r w:rsidR="00A00CB8">
        <w:t>increase</w:t>
      </w:r>
      <w:r w:rsidR="00AD7077">
        <w:t xml:space="preserve"> </w:t>
      </w:r>
      <w:r w:rsidR="00AD7077">
        <w:fldChar w:fldCharType="begin" w:fldLock="1"/>
      </w:r>
      <w:r w:rsidR="000F02A3">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AD7077">
        <w:fldChar w:fldCharType="separate"/>
      </w:r>
      <w:r w:rsidR="00AD7077" w:rsidRPr="00AD7077">
        <w:rPr>
          <w:noProof/>
        </w:rPr>
        <w:t>(Culliney 2014)</w:t>
      </w:r>
      <w:r w:rsidR="00AD7077">
        <w:fldChar w:fldCharType="end"/>
      </w:r>
      <w:r w:rsidR="00A00CB8">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r w:rsidR="006008F8">
        <w:t xml:space="preserve"> </w:t>
      </w:r>
      <w:r w:rsidR="00B854AC">
        <w:t>and, is also</w:t>
      </w:r>
      <w:r w:rsidR="00A00CB8">
        <w:t xml:space="preserve">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7AF448" w:rsidR="006F1DC5" w:rsidRDefault="00AD356D" w:rsidP="00DF3175">
      <w:pPr>
        <w:spacing w:line="480" w:lineRule="auto"/>
      </w:pPr>
      <w:r>
        <w:rPr>
          <w:b/>
        </w:rPr>
        <w:t>Response</w:t>
      </w:r>
      <w:r w:rsidR="006008F8">
        <w:rPr>
          <w:b/>
        </w:rPr>
        <w:t>s</w:t>
      </w:r>
      <w:r>
        <w:rPr>
          <w:b/>
        </w:rPr>
        <w:t xml:space="preserve"> to Climate Change: </w:t>
      </w:r>
      <w:r w:rsidR="00EB19DA">
        <w:t xml:space="preserve">As temperatures continue rise, there will be some insects that </w:t>
      </w:r>
      <w:r w:rsidR="00EB19DA">
        <w:lastRenderedPageBreak/>
        <w:t>lose and other insects that win. I</w:t>
      </w:r>
      <w:r w:rsidR="0013552C">
        <w:t xml:space="preserve">nsects </w:t>
      </w:r>
      <w:r w:rsidR="00DE2143">
        <w:t xml:space="preserve">that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w:t>
      </w:r>
      <w:r w:rsidR="0098293B">
        <w:t xml:space="preserve">that </w:t>
      </w:r>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r w:rsidR="00DE2143">
        <w:t xml:space="preserve">representing </w:t>
      </w:r>
      <w:r w:rsidR="006A182B">
        <w:t>the past 400 years</w:t>
      </w:r>
      <w:r w:rsidR="00E467F8">
        <w:t>,</w:t>
      </w:r>
      <w:r w:rsidR="00B630FA">
        <w:t xml:space="preserve"> </w:t>
      </w:r>
      <w:r w:rsidR="006A182B">
        <w:t xml:space="preserve">indicate </w:t>
      </w:r>
      <w:r w:rsidR="00DE2143">
        <w:t xml:space="preserve">that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w:t>
      </w:r>
      <w:r w:rsidR="00F15A03">
        <w:lastRenderedPageBreak/>
        <w:t xml:space="preserve">earlier. This shift in phenology is likely unsustainable and will push these arthropods to the limits of their phenotypic </w:t>
      </w:r>
      <w:r w:rsidR="00DE2143">
        <w:t xml:space="preserve">plasticity </w:t>
      </w:r>
      <w:r w:rsidR="00F15A03">
        <w:t xml:space="preserve">and </w:t>
      </w:r>
      <w:r w:rsidR="00DE2143">
        <w:t xml:space="preserve">genetic architecture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w:t>
      </w:r>
      <w:r w:rsidR="006463F9">
        <w:t xml:space="preserve"> </w:t>
      </w:r>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r w:rsidR="007B2CF1">
        <w:t>. The Arctic provides a less complicated view of the interactions between warming temperatures and phenotypic plasticity, but is not the only view</w:t>
      </w:r>
      <w:r w:rsidR="000E2D18">
        <w:t>. In more temperate regions</w:t>
      </w:r>
      <w:r w:rsidR="007B2CF1">
        <w:t>, insects are responding to</w:t>
      </w:r>
      <w:r w:rsidR="000E2D18">
        <w:t xml:space="preserve"> these</w:t>
      </w:r>
      <w:r w:rsidR="007B2CF1">
        <w:t xml:space="preserve"> warmer temperatures in a variety of ways.</w:t>
      </w:r>
    </w:p>
    <w:p w14:paraId="712CA8C0" w14:textId="70C1143E"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r w:rsidR="00DE2143">
        <w:t xml:space="preserve">of </w:t>
      </w:r>
      <w:r w:rsidR="00D40D3B">
        <w:t>population ranges north</w:t>
      </w:r>
      <w:r w:rsidR="0032630E">
        <w:t xml:space="preserve"> </w:t>
      </w:r>
      <w:r w:rsidR="00A465DE">
        <w:t xml:space="preserve">could be complimented by either a shrinking or stable southern boundary. </w:t>
      </w:r>
      <w:r w:rsidR="00B854AC">
        <w:t>A shrinking southern boundary could be due to increased temperatures in regions where these insects previously thrived. As temperatures a</w:t>
      </w:r>
      <w:r w:rsidR="00A465DE">
        <w:t>cross the</w:t>
      </w:r>
      <w:r w:rsidR="00B854AC">
        <w:t>ir</w:t>
      </w:r>
      <w:r w:rsidR="00A465DE">
        <w:t xml:space="preserve"> southern</w:t>
      </w:r>
      <w:r w:rsidR="00D40D3B">
        <w:t xml:space="preserve"> </w:t>
      </w:r>
      <w:r w:rsidR="00A465DE">
        <w:t>range</w:t>
      </w:r>
      <w:r w:rsidR="00B854AC">
        <w:t xml:space="preserve"> increase</w:t>
      </w:r>
      <w:r w:rsidR="00A465DE">
        <w:t>, some insect</w:t>
      </w:r>
      <w:r w:rsidR="00D40D3B">
        <w:t>s</w:t>
      </w:r>
      <w:r w:rsidR="00A465DE">
        <w:t xml:space="preserve"> will be unable to </w:t>
      </w:r>
      <w:r w:rsidR="00B854AC">
        <w:t xml:space="preserve">survive and as a result populations in those southern regions will shrink.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r w:rsidR="00DE2143">
        <w:t xml:space="preserve">possess sufficient genetic and phenotypic variation </w:t>
      </w:r>
      <w:r w:rsidR="00392CD2">
        <w:t xml:space="preserve"> to compensate for the </w:t>
      </w:r>
      <w:r w:rsidR="00392CD2">
        <w:lastRenderedPageBreak/>
        <w:t xml:space="preserve">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r w:rsidR="00DE2143">
        <w:t xml:space="preserve">were </w:t>
      </w:r>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r w:rsidR="00DE2143">
        <w:t>can</w:t>
      </w:r>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CF54B4">
        <w:t>could lead to</w:t>
      </w:r>
      <w:r w:rsidR="00392CD2">
        <w:t xml:space="preserve"> increased use of che</w:t>
      </w:r>
      <w:r w:rsidR="00E83E67">
        <w:t>mical pesticides</w:t>
      </w:r>
      <w:r w:rsidR="00CF54B4">
        <w:t xml:space="preserve"> and</w:t>
      </w:r>
      <w:r w:rsidR="00E83E67">
        <w:t xml:space="preserve"> reduced crop yields </w:t>
      </w:r>
      <w:r w:rsidR="00CF54B4">
        <w:t xml:space="preserve">that </w:t>
      </w:r>
      <w:r w:rsidR="00E83E67">
        <w:t>further destabilize national food security.</w:t>
      </w:r>
      <w:r w:rsidR="000A490E">
        <w:t xml:space="preserve"> </w:t>
      </w:r>
    </w:p>
    <w:p w14:paraId="06DF6FC5" w14:textId="2F1C0F37"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w:t>
      </w:r>
      <w:r w:rsidR="00C47AA3">
        <w:t xml:space="preserve"> these</w:t>
      </w:r>
      <w:r>
        <w:t xml:space="preserve"> new environments</w:t>
      </w:r>
      <w:r w:rsidR="005D4C71">
        <w:t>,</w:t>
      </w:r>
      <w:r w:rsidR="00200744">
        <w:t xml:space="preserve"> may have the</w:t>
      </w:r>
      <w:r w:rsidR="006810FA">
        <w:t xml:space="preserve"> genotypic</w:t>
      </w:r>
      <w:r w:rsidR="00200744">
        <w:t xml:space="preserve"> ability to </w:t>
      </w:r>
      <w:r w:rsidR="00C60D23">
        <w:t>express</w:t>
      </w:r>
      <w:r w:rsidR="00200744">
        <w:t xml:space="preserve"> plasticity, or accli</w:t>
      </w:r>
      <w:r w:rsidR="00C60D23">
        <w:t>mation,</w:t>
      </w:r>
      <w:r w:rsidR="006810FA">
        <w:t xml:space="preserve"> in traits that </w:t>
      </w:r>
      <w:r w:rsidR="00C60D23">
        <w:t>in</w:t>
      </w:r>
      <w:r w:rsidR="00576625">
        <w:t>crease</w:t>
      </w:r>
      <w:r w:rsidR="00200744">
        <w:t xml:space="preserve"> their</w:t>
      </w:r>
      <w:r w:rsidR="006810FA">
        <w:t xml:space="preserve"> active temperature</w:t>
      </w:r>
      <w:r w:rsidR="00200744">
        <w:t xml:space="preserve"> range</w:t>
      </w:r>
      <w:r w:rsidR="0088585B">
        <w:t xml:space="preserve"> through a strategy termed, bet-hedging.</w:t>
      </w:r>
      <w:r w:rsidR="0085313E">
        <w:t xml:space="preserve"> </w:t>
      </w:r>
      <w:r w:rsidR="00846205">
        <w:t>B</w:t>
      </w:r>
      <w:r w:rsidR="0085313E">
        <w:t>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846205">
        <w:t xml:space="preserve"> </w:t>
      </w:r>
      <w:r w:rsidR="00B74C6D">
        <w:t>In environments that vary less, the selection pressures faced by organisms in these environments is relatively predictable</w:t>
      </w:r>
      <w:r w:rsidR="0037555C">
        <w:t xml:space="preserve"> and</w:t>
      </w:r>
      <w:r w:rsidR="00B74C6D">
        <w:t xml:space="preserve"> selection can function to enhance those phenotypes that maximize fitness in those environments. However, in environments that vary more, the selection pressures faced in these environments are less predictable</w:t>
      </w:r>
      <w:r w:rsidR="0037555C">
        <w:t>, to anticipate this variability,</w:t>
      </w:r>
      <w:r w:rsidR="00B74C6D">
        <w:t xml:space="preserve"> a bet-hedging genotype will produce phenotypes that match several, different,</w:t>
      </w:r>
      <w:r w:rsidR="0037555C">
        <w:t xml:space="preserve"> environments.</w:t>
      </w:r>
      <w:r w:rsidR="004D1C88">
        <w:t xml:space="preserve"> </w:t>
      </w:r>
      <w:r w:rsidR="00DD12C6">
        <w:t xml:space="preserve">In nature, all environments vary to some degree and it is likely that many phenotypes serve a bet </w:t>
      </w:r>
      <w:r w:rsidR="00DD12C6">
        <w:lastRenderedPageBreak/>
        <w:t xml:space="preserve">hedging function. Phenotypic plasticity defines </w:t>
      </w:r>
      <w:r w:rsidR="001859AC">
        <w:t>an organism</w:t>
      </w:r>
      <w:r w:rsidR="00341CD5">
        <w:t>’</w:t>
      </w:r>
      <w:r w:rsidR="001859AC">
        <w:t xml:space="preserve">s capacity </w:t>
      </w:r>
      <w:r w:rsidR="00DD12C6">
        <w:t xml:space="preserve">to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D25700">
        <w:t>. A</w:t>
      </w:r>
      <w:r w:rsidR="00110364">
        <w:t xml:space="preserve">s </w:t>
      </w:r>
      <w:r w:rsidR="00A84F1F">
        <w:t>organisms</w:t>
      </w:r>
      <w:r w:rsidR="00110364">
        <w:t xml:space="preserve"> expand </w:t>
      </w:r>
      <w:r w:rsidR="00A84F1F">
        <w:t>their</w:t>
      </w:r>
      <w:r w:rsidR="00490B13">
        <w:t xml:space="preserve"> range</w:t>
      </w:r>
      <w:r w:rsidR="00A84F1F">
        <w:t xml:space="preserve"> </w:t>
      </w:r>
      <w:r w:rsidR="00110364">
        <w:t>into</w:t>
      </w:r>
      <w:r w:rsidR="00D908B4">
        <w:t xml:space="preserve"> novel environments (previously uninhabited geographical ranges or previously uninhabited temperature ranges)</w:t>
      </w:r>
      <w:r w:rsidR="00B1054C">
        <w:t>,</w:t>
      </w:r>
      <w:r w:rsidR="00A84F1F">
        <w:t xml:space="preserve"> those g</w:t>
      </w:r>
      <w:r w:rsidR="00D25700">
        <w:t xml:space="preserve">enotypes that are to be successful </w:t>
      </w:r>
      <w:r w:rsidR="00A724AF">
        <w:t xml:space="preserve">must </w:t>
      </w:r>
      <w:r w:rsidR="00D25700">
        <w:t xml:space="preserve">adapt to these </w:t>
      </w:r>
      <w:r w:rsidR="00490B13">
        <w:t>novel environments</w:t>
      </w:r>
      <w:r w:rsidR="00D25700">
        <w:t xml:space="preserve"> and could do so through plasticity</w:t>
      </w:r>
      <w:r w:rsidR="00A724AF">
        <w:t>.</w:t>
      </w:r>
    </w:p>
    <w:p w14:paraId="0D2E8830" w14:textId="5FC7BFD9" w:rsidR="00570FA3" w:rsidRDefault="008A5881" w:rsidP="00460EF8">
      <w:pPr>
        <w:spacing w:line="480" w:lineRule="auto"/>
        <w:ind w:firstLine="720"/>
      </w:pPr>
      <w:r>
        <w:t>Adaptation, as a</w:t>
      </w:r>
      <w:r w:rsidR="005D05D5">
        <w:t xml:space="preserve"> response to</w:t>
      </w:r>
      <w:r w:rsidR="005A6F82">
        <w:t xml:space="preserve"> </w:t>
      </w:r>
      <w:r w:rsidR="00FE7C08">
        <w:t xml:space="preserve">the </w:t>
      </w:r>
      <w:r w:rsidR="005A6F82">
        <w:t xml:space="preserve">temporal changes in </w:t>
      </w:r>
      <w:r w:rsidR="00EA6D7A">
        <w:t>an insect’s</w:t>
      </w:r>
      <w:r w:rsidR="005D05D5">
        <w:t xml:space="preserve"> </w:t>
      </w:r>
      <w:r w:rsidR="00FC474D">
        <w:t>environmental (i.e. temperature and photoperiod),</w:t>
      </w:r>
      <w:r>
        <w:t xml:space="preserve"> will be a function of</w:t>
      </w:r>
      <w:r w:rsidR="005D05D5">
        <w:t xml:space="preserve"> selection pressure</w:t>
      </w:r>
      <w:r>
        <w:t>s that</w:t>
      </w:r>
      <w:r w:rsidR="00FC474D">
        <w:t xml:space="preserve"> commonly</w:t>
      </w:r>
      <w:r w:rsidR="005D05D5">
        <w:t xml:space="preserve"> </w:t>
      </w:r>
      <w:r>
        <w:t>act</w:t>
      </w:r>
      <w:r w:rsidR="00FC474D">
        <w:t xml:space="preserve"> upon </w:t>
      </w:r>
      <w:r w:rsidR="00DE2AB9">
        <w:t xml:space="preserve">traits related to </w:t>
      </w:r>
      <w:r w:rsidR="005D05D5">
        <w:t>morphology</w:t>
      </w:r>
      <w:r w:rsidR="007F0B68">
        <w:t>, physiology,</w:t>
      </w:r>
      <w:r w:rsidR="005D05D5">
        <w:t xml:space="preserve"> or plasticity </w:t>
      </w:r>
      <w:r w:rsidR="005D05D5">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5D05D5">
        <w:fldChar w:fldCharType="separate"/>
      </w:r>
      <w:r w:rsidR="005D05D5" w:rsidRPr="005D05D5">
        <w:rPr>
          <w:noProof/>
        </w:rPr>
        <w:t>(Lee 2002)</w:t>
      </w:r>
      <w:r w:rsidR="005D05D5">
        <w:fldChar w:fldCharType="end"/>
      </w:r>
      <w:r w:rsidR="005D05D5">
        <w:t>.</w:t>
      </w:r>
      <w:r w:rsidR="001F5826">
        <w:t xml:space="preserve"> </w:t>
      </w:r>
      <w:r w:rsidR="00833A55">
        <w:t>In temperate regions</w:t>
      </w:r>
      <w:r w:rsidR="00D56ED4">
        <w:t>,</w:t>
      </w:r>
      <w:r w:rsidR="00724A61">
        <w:t xml:space="preserve"> </w:t>
      </w:r>
      <w:r w:rsidR="002A1AD1">
        <w:t>temperatures i</w:t>
      </w:r>
      <w:r w:rsidR="0053167F">
        <w:t>n the fall and winter</w:t>
      </w:r>
      <w:r w:rsidR="009F00D8">
        <w:t xml:space="preserve"> are</w:t>
      </w:r>
      <w:r w:rsidR="0053167F">
        <w:t xml:space="preserve"> increasing across </w:t>
      </w:r>
      <w:r w:rsidR="009F00D8">
        <w:t>all latitudes</w:t>
      </w:r>
      <w:r w:rsidR="003D6F93">
        <w:t xml:space="preserve"> while photoperiod is remaining relatively constant. </w:t>
      </w:r>
      <w:r w:rsidR="00FE7C08">
        <w:t>M</w:t>
      </w:r>
      <w:r w:rsidR="00FB25D8">
        <w:t>any insects synchronize</w:t>
      </w:r>
      <w:r w:rsidR="003D6F93">
        <w:t xml:space="preserve"> their </w:t>
      </w:r>
      <w:r w:rsidR="00FB25D8">
        <w:t xml:space="preserve">life history with these temporal changes in their environment to maximize their growth when temperatures are </w:t>
      </w:r>
      <w:r w:rsidR="003D6F93">
        <w:t xml:space="preserve">suitable temperatures </w:t>
      </w:r>
      <w:r w:rsidR="00FB25D8">
        <w:t xml:space="preserve">and available are </w:t>
      </w:r>
      <w:r w:rsidR="00FE7C08">
        <w:t>resources,</w:t>
      </w:r>
      <w:r w:rsidR="00FB25D8">
        <w:t xml:space="preserve"> </w:t>
      </w:r>
      <w:r w:rsidR="003D6F93">
        <w:t xml:space="preserve">using photoperiod </w:t>
      </w:r>
      <w:r w:rsidR="00FE7C08">
        <w:t>to approximate those changes.</w:t>
      </w:r>
      <w:r w:rsidR="003D6F93">
        <w:t xml:space="preserve"> As temperatures rise</w:t>
      </w:r>
      <w:r w:rsidR="00B86814">
        <w:t xml:space="preserve"> and northern latitudes begin to resemble adjacent southern latitudes, insects will begin to colonize more northern geography. However, </w:t>
      </w:r>
      <w:r w:rsidR="00AB7BB1">
        <w:t xml:space="preserve">as latitude increases away from the equator, </w:t>
      </w:r>
      <w:r w:rsidR="00B86814">
        <w:t xml:space="preserve">photoperiod </w:t>
      </w:r>
      <w:r w:rsidR="00AB7BB1">
        <w:t>is reduced. T</w:t>
      </w:r>
      <w:r w:rsidR="00B86814">
        <w:t xml:space="preserve">hose insects who depend on photoperiod to make life </w:t>
      </w:r>
      <w:r w:rsidR="00AB7BB1">
        <w:t xml:space="preserve">important </w:t>
      </w:r>
      <w:r w:rsidR="00B86814">
        <w:t xml:space="preserve">history decisions </w:t>
      </w:r>
      <w:r w:rsidR="00AB7BB1">
        <w:t xml:space="preserve">will need to adapt to the changing photoperiod as they begin to colonize more northern environments and they </w:t>
      </w:r>
      <w:r w:rsidR="00B86814">
        <w:t xml:space="preserve">could </w:t>
      </w:r>
      <w:r w:rsidR="00AB7BB1">
        <w:t>do so</w:t>
      </w:r>
      <w:r w:rsidR="00B86814">
        <w:t xml:space="preserve"> through plasticity in </w:t>
      </w:r>
      <w:r w:rsidR="00565FC7">
        <w:t xml:space="preserve">the vary </w:t>
      </w:r>
      <w:r w:rsidR="00AB7BB1">
        <w:t xml:space="preserve">traits that link their </w:t>
      </w:r>
      <w:r w:rsidR="00565FC7">
        <w:t>life histories to changes in their environment.</w:t>
      </w:r>
      <w:r w:rsidR="00B86814">
        <w:t xml:space="preserve"> T</w:t>
      </w:r>
      <w:r w:rsidR="00345F0C">
        <w:t xml:space="preserve">he pitcher plant mosquito, </w:t>
      </w:r>
      <w:proofErr w:type="spellStart"/>
      <w:r w:rsidR="00345F0C">
        <w:rPr>
          <w:i/>
        </w:rPr>
        <w:lastRenderedPageBreak/>
        <w:t>Wyeomii</w:t>
      </w:r>
      <w:proofErr w:type="spellEnd"/>
      <w:r w:rsidR="00345F0C">
        <w:rPr>
          <w:i/>
        </w:rPr>
        <w:t xml:space="preserve"> </w:t>
      </w:r>
      <w:proofErr w:type="spellStart"/>
      <w:r w:rsidR="00345F0C">
        <w:rPr>
          <w:i/>
        </w:rPr>
        <w:t>smithii</w:t>
      </w:r>
      <w:proofErr w:type="spellEnd"/>
      <w:r w:rsidR="00345F0C">
        <w:rPr>
          <w:i/>
        </w:rPr>
        <w:t>,</w:t>
      </w:r>
      <w:r w:rsidR="00B86814">
        <w:t xml:space="preserve"> illustrative how increasing</w:t>
      </w:r>
      <w:r w:rsidR="00565FC7">
        <w:t xml:space="preserve"> temperatures have permitted northern range expansion</w:t>
      </w:r>
      <w:r w:rsidR="00B039C2">
        <w:t xml:space="preserve"> </w:t>
      </w:r>
      <w:r w:rsidR="006F000F">
        <w:t xml:space="preserve">and </w:t>
      </w:r>
      <w:r w:rsidR="00B039C2">
        <w:t xml:space="preserve">how plasticity can </w:t>
      </w:r>
      <w:r w:rsidR="006F000F">
        <w:t xml:space="preserve">function to </w:t>
      </w:r>
      <w:r w:rsidR="00B039C2">
        <w:t>maintain synchrony with a novel environment.</w:t>
      </w:r>
      <w:r w:rsidR="00ED4B17">
        <w:t xml:space="preserve"> Pitcher plant mosquitos spend</w:t>
      </w:r>
      <w:r w:rsidR="006F000F">
        <w:t xml:space="preserve"> their </w:t>
      </w:r>
      <w:r w:rsidR="009C2CA7">
        <w:t xml:space="preserve">larval </w:t>
      </w:r>
      <w:r w:rsidR="006F000F">
        <w:t xml:space="preserve">growing phase </w:t>
      </w:r>
      <w:r w:rsidR="009C2CA7">
        <w:t xml:space="preserve">entirely </w:t>
      </w:r>
      <w:r w:rsidR="00226F9A">
        <w:t>in the leaves of a pitcher plant</w:t>
      </w:r>
      <w:r w:rsidR="001A67FE">
        <w:t>. A</w:t>
      </w:r>
      <w:r w:rsidR="00226F9A">
        <w:t xml:space="preserve">s photoperiod decreases, these insects enter a state of programmed dormancy in preparation for lower temperatures and declining resources. </w:t>
      </w:r>
      <w:r w:rsidR="001A67FE">
        <w:t>Rising</w:t>
      </w:r>
      <w:r w:rsidR="008A2CE5">
        <w:t xml:space="preserve"> temperatures have allowed </w:t>
      </w:r>
      <w:r w:rsidR="001A67FE">
        <w:t>these</w:t>
      </w:r>
      <w:r w:rsidR="008A2CE5">
        <w:t xml:space="preserve"> mosquito</w:t>
      </w:r>
      <w:r w:rsidR="001A67FE">
        <w:t>s</w:t>
      </w:r>
      <w:r w:rsidR="008A2CE5">
        <w:t xml:space="preserve"> to colonize more northern latitudes</w:t>
      </w:r>
      <w:r w:rsidR="00084B17">
        <w:t xml:space="preserve"> </w:t>
      </w:r>
      <w:r w:rsidR="00A4674A">
        <w:t>and plasticity in their response to photoperiod have resolved to allow these mosquitos to fully utilize these</w:t>
      </w:r>
      <w:r w:rsidR="008A2CE5">
        <w:t xml:space="preserve"> more northern</w:t>
      </w:r>
      <w:r w:rsidR="00226F9A">
        <w:t xml:space="preserve"> resources</w:t>
      </w:r>
      <w:r w:rsidR="008A2CE5">
        <w:t>.</w:t>
      </w:r>
      <w:r w:rsidR="00BA053B">
        <w:t xml:space="preserve"> </w:t>
      </w:r>
      <w:r w:rsidR="009E6E31">
        <w:t>B</w:t>
      </w:r>
      <w:r w:rsidR="006E6459">
        <w:t xml:space="preserve">etween the years 1972 and 1996, </w:t>
      </w:r>
      <w:r w:rsidR="00DC47EF">
        <w:t xml:space="preserve">the </w:t>
      </w:r>
      <w:r w:rsidR="00AC01A1">
        <w:t xml:space="preserve">critical photoperiod (that is the </w:t>
      </w:r>
      <w:r w:rsidR="005759FF">
        <w:t>threshold day len</w:t>
      </w:r>
      <w:r w:rsidR="00E16B37">
        <w:t xml:space="preserve">gth required </w:t>
      </w:r>
      <w:r w:rsidR="005759FF">
        <w:t>to induce photoperiod among 50% of a population</w:t>
      </w:r>
      <w:r w:rsidR="00AC01A1">
        <w:t>)</w:t>
      </w:r>
      <w:r w:rsidR="00490B13">
        <w:t xml:space="preserve"> </w:t>
      </w:r>
      <w:r w:rsidR="006E6459">
        <w:t xml:space="preserve">has reportedly </w:t>
      </w:r>
      <w:r w:rsidR="00D27270">
        <w:t xml:space="preserve">decreased form 15.79 hours of day light to 15.19 hours. This decrease in the number of daylight hours required to induce this dormancy response correlates to an increase in this insects growing season by an </w:t>
      </w:r>
      <w:r w:rsidR="000B454B">
        <w:t>average of 9 day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940641">
        <w:t xml:space="preserve">While photoperiod </w:t>
      </w:r>
      <w:r w:rsidR="00334154">
        <w:t>remains a crucial proxy for annual resource availability,</w:t>
      </w:r>
      <w:r w:rsidR="00940641">
        <w:t xml:space="preserve"> </w:t>
      </w:r>
      <w:r w:rsidR="00D27270">
        <w:t xml:space="preserve">the genotype controlling </w:t>
      </w:r>
      <w:r w:rsidR="00940641">
        <w:t>when this</w:t>
      </w:r>
      <w:r w:rsidR="00334154">
        <w:t xml:space="preserve"> dormancy</w:t>
      </w:r>
      <w:r w:rsidR="00940641">
        <w:t xml:space="preserve"> </w:t>
      </w:r>
      <w:r w:rsidR="004C4F46">
        <w:t xml:space="preserve">programming is </w:t>
      </w:r>
      <w:r w:rsidR="00940641">
        <w:t xml:space="preserve">initiated is </w:t>
      </w:r>
      <w:r w:rsidR="004C4F46">
        <w:t>phenotypically plastic</w:t>
      </w:r>
      <w:r w:rsidR="00940641">
        <w:t xml:space="preserve"> and this plasticity allows the</w:t>
      </w:r>
      <w:r w:rsidR="00D27270">
        <w:t>se</w:t>
      </w:r>
      <w:r w:rsidR="00940641">
        <w:t xml:space="preserve"> mosquito</w:t>
      </w:r>
      <w:r w:rsidR="00D27270">
        <w:t>s</w:t>
      </w:r>
      <w:r w:rsidR="00940641">
        <w:t xml:space="preserve"> to</w:t>
      </w:r>
      <w:r w:rsidR="004C4F46">
        <w:t xml:space="preserve"> respond to changes in the environment</w:t>
      </w:r>
      <w:r w:rsidR="00154A04">
        <w:t xml:space="preserve">. </w:t>
      </w:r>
    </w:p>
    <w:p w14:paraId="7AF8ABFD" w14:textId="77777777" w:rsidR="00460EF8" w:rsidRPr="00996124" w:rsidRDefault="00460EF8" w:rsidP="00460EF8">
      <w:pPr>
        <w:spacing w:line="480" w:lineRule="auto"/>
      </w:pPr>
    </w:p>
    <w:p w14:paraId="4E92FB5F" w14:textId="6D42ED5B" w:rsidR="007E62A7" w:rsidRDefault="00BC6C7A" w:rsidP="00A51048">
      <w:pPr>
        <w:spacing w:line="480" w:lineRule="auto"/>
      </w:pPr>
      <w:r>
        <w:rPr>
          <w:b/>
        </w:rPr>
        <w:t xml:space="preserve">Plasticity in Dormancy: </w:t>
      </w:r>
      <w:r w:rsidR="004D6420">
        <w:t>Insects are constantly monitoring their external, as well</w:t>
      </w:r>
      <w:r w:rsidR="005339A4">
        <w:t xml:space="preserve"> as internal, conditions and using</w:t>
      </w:r>
      <w:r w:rsidR="004D6420">
        <w:t xml:space="preserve"> that information </w:t>
      </w:r>
      <w:r w:rsidR="00CE7675">
        <w:t>to make</w:t>
      </w:r>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r w:rsidR="001F79E3">
        <w:t>food,</w:t>
      </w:r>
      <w:r w:rsidR="00AD7077">
        <w:t xml:space="preserve"> w</w:t>
      </w:r>
      <w:r w:rsidR="00BE67FD">
        <w:t>ater</w:t>
      </w:r>
      <w:r w:rsidR="001F79E3">
        <w:t xml:space="preserve"> or suitable temperatures</w:t>
      </w:r>
      <w:r w:rsidR="00BE67FD">
        <w:t>)</w:t>
      </w:r>
      <w:r w:rsidR="007229A4">
        <w:t xml:space="preserve"> through dormancy</w:t>
      </w:r>
      <w:r w:rsidR="005339A4">
        <w:t xml:space="preserve">. </w:t>
      </w:r>
      <w:r w:rsidR="00BE67FD">
        <w:t xml:space="preserve">Dormancy </w:t>
      </w:r>
      <w:r w:rsidR="00CE7675">
        <w:t>resulting from an</w:t>
      </w:r>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w:t>
      </w:r>
      <w:r w:rsidR="005339A4">
        <w:t xml:space="preserve">one that </w:t>
      </w:r>
      <w:r w:rsidR="00BE67FD">
        <w:t xml:space="preserve">can occur at any point during the life history </w:t>
      </w:r>
      <w:r w:rsidR="00BE67FD">
        <w:lastRenderedPageBreak/>
        <w:t xml:space="preserve">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r w:rsidR="007D281A">
        <w:t>Across different species, t</w:t>
      </w:r>
      <w:r w:rsidR="007E62A7">
        <w:t>he genotype responsible for the pleiotropic effects of diapause</w:t>
      </w:r>
      <w:r w:rsidR="007D281A">
        <w:t xml:space="preserve"> is variable and the initiation of this genetic programming can be either obligate or facultative. Obligate diapause is a form of genetically programmed dormancy that does not require</w:t>
      </w:r>
      <w:r w:rsidR="00C41ADF">
        <w:t xml:space="preserve"> prompting by</w:t>
      </w:r>
      <w:r w:rsidR="007D281A">
        <w:t xml:space="preserve"> any external </w:t>
      </w:r>
      <w:r w:rsidR="00C41ADF">
        <w:t>conditions</w:t>
      </w:r>
      <w:r w:rsidR="007D281A">
        <w:t xml:space="preserve"> but rather this </w:t>
      </w:r>
      <w:r w:rsidR="00C41ADF">
        <w:t xml:space="preserve">type of diapause is </w:t>
      </w:r>
      <w:r w:rsidR="007D281A">
        <w:t xml:space="preserve">part of </w:t>
      </w:r>
      <w:r w:rsidR="00C41ADF">
        <w:t xml:space="preserve">a continuous development life history </w:t>
      </w:r>
      <w:r w:rsidR="00C41ADF">
        <w:fldChar w:fldCharType="begin" w:fldLock="1"/>
      </w:r>
      <w:r w:rsidR="00F7410C">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C41ADF">
        <w:fldChar w:fldCharType="separate"/>
      </w:r>
      <w:r w:rsidR="00C41ADF" w:rsidRPr="00C41ADF">
        <w:rPr>
          <w:noProof/>
        </w:rPr>
        <w:t>(Koštál 2006, Hut et al. 2013)</w:t>
      </w:r>
      <w:r w:rsidR="00C41ADF">
        <w:fldChar w:fldCharType="end"/>
      </w:r>
      <w:r w:rsidR="007D281A">
        <w:t xml:space="preserve">. </w:t>
      </w:r>
      <w:r w:rsidR="007D70D8">
        <w:t xml:space="preserve">Facultative diapause is also a genetically programmed developmental trajectory, however facultative diapause is not a requisite developmental stage and it is initiated by some external factor such as photoperiod. However, </w:t>
      </w:r>
      <w:r w:rsidR="00A379B9">
        <w:t xml:space="preserve">once initiated, </w:t>
      </w:r>
      <w:r w:rsidR="004364A1">
        <w:t>diapause is defined as being a life history trajectory</w:t>
      </w:r>
      <w:r w:rsidR="00A379B9">
        <w:t xml:space="preserve"> that is genetically predetermined and p</w:t>
      </w:r>
      <w:r w:rsidR="004126E7">
        <w:t xml:space="preserve">hotoperiod is </w:t>
      </w:r>
      <w:r w:rsidR="00A379B9">
        <w:t xml:space="preserve">generally </w:t>
      </w:r>
      <w:r w:rsidR="004126E7">
        <w:t xml:space="preserve">both </w:t>
      </w:r>
      <w:r w:rsidR="007E62A7">
        <w:t>necessary and sufficient</w:t>
      </w:r>
      <w:r w:rsidR="004126E7">
        <w:t xml:space="preserve"> in </w:t>
      </w:r>
      <w:r w:rsidR="007E62A7">
        <w:t>to induce the diapausing phenotype</w:t>
      </w:r>
      <w:r w:rsidR="004126E7">
        <w:t xml:space="preserve"> across many species of insects</w:t>
      </w:r>
      <w:r w:rsidR="000F02A3">
        <w:t xml:space="preserve"> </w:t>
      </w:r>
      <w:r w:rsidR="000F02A3" w:rsidRPr="000F02A3">
        <w:fldChar w:fldCharType="begin" w:fldLock="1"/>
      </w:r>
      <w:r w:rsidR="00C41ADF">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02A3" w:rsidRPr="000F02A3">
        <w:fldChar w:fldCharType="separate"/>
      </w:r>
      <w:r w:rsidR="000F02A3" w:rsidRPr="000F02A3">
        <w:rPr>
          <w:noProof/>
        </w:rPr>
        <w:t>(Koštál 2006)</w:t>
      </w:r>
      <w:r w:rsidR="000F02A3" w:rsidRPr="000F02A3">
        <w:fldChar w:fldCharType="end"/>
      </w:r>
      <w:r w:rsidR="007E62A7">
        <w:t>.</w:t>
      </w:r>
      <w:r w:rsidR="00F00049">
        <w:t xml:space="preserve"> </w:t>
      </w:r>
      <w:r w:rsidR="003F2B00">
        <w:t>For those insects that whose diapause is facultative, p</w:t>
      </w:r>
      <w:r w:rsidR="0088585B">
        <w:t>hotoperiod is a</w:t>
      </w:r>
      <w:r w:rsidR="00E17A57">
        <w:t xml:space="preserve"> relatively common cue </w:t>
      </w:r>
      <w:r w:rsidR="0088585B">
        <w:t xml:space="preserve">used to approximate seasonal changes in resource availability because it is </w:t>
      </w:r>
      <w:r w:rsidR="00F7410C">
        <w:t xml:space="preserve">predictability variable </w:t>
      </w:r>
      <w:r w:rsidR="0088585B">
        <w:t>a</w:t>
      </w:r>
      <w:r w:rsidR="00F7410C">
        <w:t>cross</w:t>
      </w:r>
      <w:r w:rsidR="0088585B">
        <w:t xml:space="preserve"> large time scale</w:t>
      </w:r>
      <w:r w:rsidR="00F7410C">
        <w:t>s</w:t>
      </w:r>
      <w:r w:rsidR="0088585B">
        <w:t xml:space="preserve">. </w:t>
      </w:r>
      <w:r w:rsidR="00F7410C">
        <w:t xml:space="preserve">It is during an insects </w:t>
      </w:r>
      <w:r w:rsidR="00872579">
        <w:t>sensitive period,</w:t>
      </w:r>
      <w:r w:rsidR="00F00049">
        <w:t xml:space="preserve"> the genetically </w:t>
      </w:r>
      <w:r w:rsidR="00872579">
        <w:t>pre</w:t>
      </w:r>
      <w:r w:rsidR="00F00049">
        <w:t>determined point during a</w:t>
      </w:r>
      <w:r w:rsidR="00EE171A">
        <w:t>n</w:t>
      </w:r>
      <w:r w:rsidR="00F00049">
        <w:t xml:space="preserve"> </w:t>
      </w:r>
      <w:r w:rsidR="00872579">
        <w:t>insect’s</w:t>
      </w:r>
      <w:r w:rsidR="00F00049">
        <w:t xml:space="preserve"> </w:t>
      </w:r>
      <w:r w:rsidR="00017B26">
        <w:t>life history when they are sensitive to photoperiod</w:t>
      </w:r>
      <w:r w:rsidR="00F00049">
        <w:t xml:space="preserve">, </w:t>
      </w:r>
      <w:r w:rsidR="00F7410C">
        <w:t>when they are</w:t>
      </w:r>
      <w:r w:rsidR="00A70F78">
        <w:t xml:space="preserve"> </w:t>
      </w:r>
      <w:r w:rsidR="00872579">
        <w:t xml:space="preserve">physiologically </w:t>
      </w:r>
      <w:r w:rsidR="00A70F78">
        <w:t xml:space="preserve">competent to respond to changes in photoperiod </w:t>
      </w:r>
      <w:r w:rsidR="00017B26">
        <w:t xml:space="preserve">by shifting </w:t>
      </w:r>
      <w:r w:rsidR="00F00049">
        <w:t>away from direct develop</w:t>
      </w:r>
      <w:r w:rsidR="00017B26">
        <w:t>ment and towards diapause</w:t>
      </w:r>
      <w:r w:rsidR="00F7410C">
        <w:t xml:space="preserve"> </w:t>
      </w:r>
      <w:r w:rsidR="00F7410C" w:rsidRPr="00F7410C">
        <w:fldChar w:fldCharType="begin" w:fldLock="1"/>
      </w:r>
      <w:r w:rsidR="003257BD">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F7410C" w:rsidRPr="00F7410C">
        <w:fldChar w:fldCharType="separate"/>
      </w:r>
      <w:r w:rsidR="00F7410C" w:rsidRPr="00F7410C">
        <w:rPr>
          <w:noProof/>
        </w:rPr>
        <w:t>(Koštál 2006, Bale and Hayward 2010)</w:t>
      </w:r>
      <w:r w:rsidR="00F7410C" w:rsidRPr="00F7410C">
        <w:fldChar w:fldCharType="end"/>
      </w:r>
      <w:r w:rsidR="00F00049">
        <w:t>.</w:t>
      </w:r>
      <w:r w:rsidR="00ED5697">
        <w:t xml:space="preserve"> During diapause, many insects suppress their metabolism, reduce their respiration, and suspend development to conserve energy</w:t>
      </w:r>
      <w:r w:rsidR="00F00049">
        <w:t xml:space="preserve"> </w:t>
      </w:r>
      <w:r w:rsidR="00ED5697">
        <w:t xml:space="preserve">and reduce energy consumption. </w:t>
      </w:r>
      <w:r w:rsidR="00591AD6">
        <w:t xml:space="preserve">Those insects that diapause feed very little or </w:t>
      </w:r>
      <w:r w:rsidR="00591AD6">
        <w:lastRenderedPageBreak/>
        <w:t>not at all during</w:t>
      </w:r>
      <w:r w:rsidR="004126E7">
        <w:t xml:space="preserve"> diapause</w:t>
      </w:r>
      <w:r w:rsidR="009D44DA">
        <w:t xml:space="preserve"> </w:t>
      </w:r>
      <w:r w:rsidR="00591AD6">
        <w:t>and ma</w:t>
      </w:r>
      <w:r w:rsidR="00ED5697">
        <w:t>ny do not feed after diapause ends, thus it is imperative that these insects begin diapause with enough resources to survive this stressful period and that they manage the resource</w:t>
      </w:r>
      <w:r w:rsidR="00EC4205">
        <w:t>s they have stored to meet the</w:t>
      </w:r>
      <w:r w:rsidR="00ED5697">
        <w:t xml:space="preserve"> requirements for metamorphosis and reproduction after diapause ends</w:t>
      </w:r>
      <w:r w:rsidR="00591AD6">
        <w:t xml:space="preserve"> </w:t>
      </w:r>
      <w:r w:rsidR="00591AD6">
        <w:fldChar w:fldCharType="begin" w:fldLock="1"/>
      </w:r>
      <w:r w:rsidR="00156BD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591AD6">
        <w:fldChar w:fldCharType="separate"/>
      </w:r>
      <w:r w:rsidR="00ED5697" w:rsidRPr="00ED5697">
        <w:rPr>
          <w:noProof/>
        </w:rPr>
        <w:t>(Hahn and Denlinger 2007, Sinclair 2015)</w:t>
      </w:r>
      <w:r w:rsidR="00591AD6">
        <w:fldChar w:fldCharType="end"/>
      </w:r>
      <w:r w:rsidR="00591AD6">
        <w:t xml:space="preserve">. </w:t>
      </w:r>
      <w:r w:rsidR="004126E7">
        <w:t>Accumulating enough resources</w:t>
      </w:r>
      <w:r w:rsidR="00A70F78">
        <w:t>,</w:t>
      </w:r>
      <w:r w:rsidR="004126E7">
        <w:t xml:space="preserve"> prior to </w:t>
      </w:r>
      <w:r w:rsidR="00ED5697">
        <w:t>their decline</w:t>
      </w:r>
      <w:r w:rsidR="00EC4205">
        <w:t xml:space="preserve"> in the environment</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p>
    <w:p w14:paraId="488E1A00" w14:textId="77777777" w:rsidR="00EC4205" w:rsidRDefault="00EC4205" w:rsidP="00A51048">
      <w:pPr>
        <w:spacing w:line="480" w:lineRule="auto"/>
      </w:pPr>
    </w:p>
    <w:p w14:paraId="1DB52B31" w14:textId="63EFAEFC" w:rsidR="00F913CA" w:rsidRDefault="00D116C6" w:rsidP="00F913CA">
      <w:pPr>
        <w:spacing w:line="480" w:lineRule="auto"/>
      </w:pPr>
      <w:r>
        <w:rPr>
          <w:b/>
        </w:rPr>
        <w:t xml:space="preserve">Storing Energy: </w:t>
      </w:r>
      <w:r w:rsidR="00362498">
        <w:t xml:space="preserve">Diapause is a multistage biological state consisting of pre-diapause, diapause, and post-diapause development. During pre-diapause, those sensitive stage insects perceive </w:t>
      </w:r>
      <w:r w:rsidR="00723FC7">
        <w:t>some</w:t>
      </w:r>
      <w:r w:rsidR="00362498">
        <w:t xml:space="preserve"> external cue and </w:t>
      </w:r>
      <w:r w:rsidR="00723FC7">
        <w:t xml:space="preserve">that cue initiates </w:t>
      </w:r>
      <w:r w:rsidR="00362498">
        <w:t>the genetic programming</w:t>
      </w:r>
      <w:r w:rsidR="00723FC7">
        <w:t xml:space="preserve"> that destines the insect for diapause and it is during pre-diapause an insect destined for diapause</w:t>
      </w:r>
      <w:r w:rsidR="00156BD1">
        <w:t xml:space="preserve"> begins preparing for diapause </w:t>
      </w:r>
      <w:r w:rsidR="00156BD1">
        <w:fldChar w:fldCharType="begin" w:fldLock="1"/>
      </w:r>
      <w:r w:rsidR="00723FC7">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56BD1">
        <w:fldChar w:fldCharType="separate"/>
      </w:r>
      <w:r w:rsidR="00156BD1" w:rsidRPr="00156BD1">
        <w:rPr>
          <w:noProof/>
        </w:rPr>
        <w:t>(Koštál 2006)</w:t>
      </w:r>
      <w:r w:rsidR="00156BD1">
        <w:fldChar w:fldCharType="end"/>
      </w:r>
      <w:r w:rsidR="00362498">
        <w:t xml:space="preserve">. </w:t>
      </w:r>
      <w:r w:rsidR="00723FC7">
        <w:t xml:space="preserve">In preparation for diapause, insects can experience a shift in their behavior, physiology and it is during this time that some insects begin to accumulate and store resources from their environment </w:t>
      </w:r>
      <w:r w:rsidR="00723FC7">
        <w:fldChar w:fldCharType="begin" w:fldLock="1"/>
      </w:r>
      <w:r w:rsidR="008E0290">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mendeley" : { "formattedCitation" : "(Ko\u0161t\u00e1l 2006, Hahn and Denlinger 2007, Bale and Hayward 2010)", "plainTextFormattedCitation" : "(Ko\u0161t\u00e1l 2006, Hahn and Denlinger 2007, Bale and Hayward 2010)", "previouslyFormattedCitation" : "(Ko\u0161t\u00e1l 2006, Bale and Hayward 2010, Hahn and Denlinger 2011)" }, "properties" : { "noteIndex" : 0 }, "schema" : "https://github.com/citation-style-language/schema/raw/master/csl-citation.json" }</w:instrText>
      </w:r>
      <w:r w:rsidR="00723FC7">
        <w:fldChar w:fldCharType="separate"/>
      </w:r>
      <w:r w:rsidR="008E0290" w:rsidRPr="008E0290">
        <w:rPr>
          <w:noProof/>
        </w:rPr>
        <w:t>(Koštál 2006, Hahn and Denlinger 2007, Bale and Hayward 2010)</w:t>
      </w:r>
      <w:r w:rsidR="00723FC7">
        <w:fldChar w:fldCharType="end"/>
      </w:r>
      <w:r w:rsidR="00723FC7">
        <w:t xml:space="preserve">. After initiation, insects can experience changes in their physiology, behavior and resource allocation, these changes shift the insect away from a direct development and towards a state of resource accumulation in the form of securing refuge, </w:t>
      </w:r>
      <w:bookmarkStart w:id="0" w:name="_GoBack"/>
      <w:bookmarkEnd w:id="0"/>
      <w:r w:rsidR="00723FC7">
        <w:t xml:space="preserve">or storage. These insects </w:t>
      </w:r>
      <w:r w:rsidR="00362498">
        <w:t xml:space="preserve"> they take in from their environment </w:t>
      </w:r>
      <w:r w:rsidR="00362498">
        <w:fldChar w:fldCharType="begin" w:fldLock="1"/>
      </w:r>
      <w:r w:rsidR="00362498">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62498">
        <w:fldChar w:fldCharType="separate"/>
      </w:r>
      <w:r w:rsidR="00362498" w:rsidRPr="00596AA3">
        <w:rPr>
          <w:noProof/>
        </w:rPr>
        <w:t>(Bale and Hayward 2010)</w:t>
      </w:r>
      <w:r w:rsidR="00362498">
        <w:fldChar w:fldCharType="end"/>
      </w:r>
      <w:r w:rsidR="00362498">
        <w:t xml:space="preserve">. </w:t>
      </w:r>
      <w:proofErr w:type="spellStart"/>
      <w:r w:rsidR="007300D1">
        <w:t>ome</w:t>
      </w:r>
      <w:proofErr w:type="spellEnd"/>
      <w:r w:rsidR="007300D1">
        <w:t xml:space="preserv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1"/>
      <w:r w:rsidR="00435A6E">
        <w:t xml:space="preserve">The genes controlling the </w:t>
      </w:r>
      <w:r w:rsidR="00D07985">
        <w:lastRenderedPageBreak/>
        <w:t>initiation</w:t>
      </w:r>
      <w:r w:rsidR="00435A6E">
        <w:t xml:space="preserve"> of traits related to</w:t>
      </w:r>
      <w:r w:rsidR="007300D1">
        <w:t xml:space="preserve"> the</w:t>
      </w:r>
      <w:r w:rsidR="00435A6E">
        <w:t xml:space="preserve"> diapause phenotype in most species </w:t>
      </w:r>
      <w:r w:rsidR="00D07985">
        <w:t>represent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1"/>
      <w:r w:rsidR="00993227">
        <w:rPr>
          <w:rStyle w:val="CommentReference"/>
        </w:rPr>
        <w:commentReference w:id="1"/>
      </w:r>
      <w:r w:rsidR="00D07985">
        <w:t xml:space="preserve">. The </w:t>
      </w:r>
      <w:commentRangeStart w:id="2"/>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2"/>
      <w:r w:rsidR="00993227">
        <w:rPr>
          <w:rStyle w:val="CommentReference"/>
        </w:rPr>
        <w:commentReference w:id="2"/>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w:t>
      </w:r>
      <w:r w:rsidR="00B45A06">
        <w:t xml:space="preserve"> where </w:t>
      </w:r>
      <w:r w:rsidR="00D51D28">
        <w:t xml:space="preserve">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98293B">
        <w:t xml:space="preserve">In preparation for diapause, some </w:t>
      </w:r>
      <w:r w:rsidR="005745C5">
        <w:t>insects experience a steep increase in the</w:t>
      </w:r>
      <w:r w:rsidR="0098293B">
        <w:t xml:space="preserve"> stored</w:t>
      </w:r>
      <w:r w:rsidR="005745C5">
        <w:t xml:space="preserve"> amount</w:t>
      </w:r>
      <w:r w:rsidR="0098293B">
        <w:t>s</w:t>
      </w:r>
      <w:r w:rsidR="005745C5">
        <w:t xml:space="preserve"> of lipids</w:t>
      </w:r>
      <w:r w:rsidR="0098293B">
        <w:t xml:space="preserve"> and proteins</w:t>
      </w:r>
      <w:r w:rsidR="005745C5">
        <w:t>, specifically triglycerides and multimeric proteins</w:t>
      </w:r>
      <w:r w:rsidR="0098293B">
        <w:t>,</w:t>
      </w:r>
      <w:r w:rsidR="005745C5">
        <w:t xml:space="preserve"> stored </w:t>
      </w:r>
      <w:r w:rsidR="0098293B">
        <w:t xml:space="preserve">and produced </w:t>
      </w:r>
      <w:r w:rsidR="005745C5">
        <w:t xml:space="preserve">by the fat body. </w:t>
      </w:r>
      <w:r w:rsidR="0098293B">
        <w:t>While t</w:t>
      </w:r>
      <w:r w:rsidR="005745C5">
        <w:t>hese molecules are biologically multifunctional</w:t>
      </w:r>
      <w:r w:rsidR="0098293B">
        <w:t xml:space="preserve">, they also serve as </w:t>
      </w:r>
      <w:r w:rsidR="005745C5">
        <w:t xml:space="preserve">energy reservoirs. Triglycerides, and other lipids, are used to stabilize membranes, slow or prevent </w:t>
      </w:r>
      <w:r w:rsidR="00970B3D">
        <w:t>desiccation</w:t>
      </w:r>
      <w:r w:rsidR="005745C5">
        <w:t>, can be degraded into carbohydrates for energy.</w:t>
      </w:r>
      <w:r w:rsidR="00422CB8">
        <w:t xml:space="preserve"> Stored proteins </w:t>
      </w:r>
      <w:r w:rsidR="0098293B">
        <w:t xml:space="preserve">can serve </w:t>
      </w:r>
      <w:r w:rsidR="00422CB8">
        <w:t xml:space="preserve">as a reservoir of amino acids </w:t>
      </w:r>
      <w:r w:rsidR="0098293B">
        <w:t xml:space="preserve">that can be reconfigured, </w:t>
      </w:r>
      <w:r w:rsidR="00422CB8">
        <w:t>under the right conditions</w:t>
      </w:r>
      <w:r w:rsidR="0098293B">
        <w:t>,</w:t>
      </w:r>
      <w:r w:rsidR="00422CB8">
        <w:t xml:space="preserve"> into other metabolically </w:t>
      </w:r>
      <w:r w:rsidR="0098293B">
        <w:t>metabolic tools.</w:t>
      </w:r>
      <w:r w:rsidR="00422CB8">
        <w:t xml:space="preserve">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w:t>
      </w:r>
      <w:r w:rsidR="00694411">
        <w:lastRenderedPageBreak/>
        <w:t>direct development and into storage is a risky endeavor</w:t>
      </w:r>
      <w:r w:rsidR="00996D33">
        <w:t xml:space="preserve">. </w:t>
      </w:r>
      <w:commentRangeStart w:id="3"/>
      <w:r w:rsidR="00996D33">
        <w:t xml:space="preserve">Diapause </w:t>
      </w:r>
      <w:r w:rsidR="003A306F">
        <w:t>preparations</w:t>
      </w:r>
      <w:r w:rsidR="0098293B">
        <w:t>,</w:t>
      </w:r>
      <w:r w:rsidR="003A306F">
        <w:t xml:space="preserve"> </w:t>
      </w:r>
      <w:r w:rsidR="0098293B">
        <w:t>in some species,</w:t>
      </w:r>
      <w:r w:rsidR="003A306F">
        <w:t xml:space="preserve"> </w:t>
      </w:r>
      <w:r w:rsidR="006463F9">
        <w:t>is</w:t>
      </w:r>
      <w:r w:rsidR="00996D33">
        <w:t xml:space="preserve"> initiated during times when</w:t>
      </w:r>
      <w:r w:rsidR="006463F9">
        <w:t xml:space="preserve"> environ</w:t>
      </w:r>
      <w:r w:rsidR="0098293B">
        <w:t>m</w:t>
      </w:r>
      <w:r w:rsidR="006463F9">
        <w:t>en</w:t>
      </w:r>
      <w:r w:rsidR="0098293B">
        <w:t>tal</w:t>
      </w:r>
      <w:r w:rsidR="00996D33">
        <w:t xml:space="preserve"> resources are abundant</w:t>
      </w:r>
      <w:r w:rsidR="006463F9">
        <w:t>. If seasonal temperatures vary away from historical averages and towards a warmer winter,</w:t>
      </w:r>
      <w:r w:rsidR="00996D33">
        <w:t xml:space="preserve"> </w:t>
      </w:r>
      <w:r w:rsidR="006463F9">
        <w:t xml:space="preserve">physiologically switching away from direct development and preparing for diapause could be detrimental to the survival of </w:t>
      </w:r>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3"/>
      <w:r w:rsidR="00993227">
        <w:rPr>
          <w:rStyle w:val="CommentReference"/>
        </w:rPr>
        <w:commentReference w:id="3"/>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AD707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38598CD6" w14:textId="78B5C013"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European corn borer</w:t>
      </w:r>
      <w:r w:rsidR="00490B13">
        <w:rPr>
          <w:color w:val="000000" w:themeColor="text1"/>
        </w:rPr>
        <w:t xml:space="preserve">, </w:t>
      </w:r>
      <w:r w:rsidR="00490B13">
        <w:rPr>
          <w:i/>
          <w:color w:val="000000" w:themeColor="text1"/>
        </w:rPr>
        <w:t>Ostrinia nubilalis,</w:t>
      </w:r>
      <w:r w:rsidR="00F70CB2">
        <w:rPr>
          <w:color w:val="000000" w:themeColor="text1"/>
        </w:rPr>
        <w:t xml:space="preserve">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r w:rsidR="00490B13">
        <w:rPr>
          <w:color w:val="000000" w:themeColor="text1"/>
        </w:rPr>
        <w:t xml:space="preserve"> During its ultimate larval stage, </w:t>
      </w: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w:t>
      </w:r>
      <w:r w:rsidRPr="00A20DD7">
        <w:rPr>
          <w:color w:val="000000" w:themeColor="text1"/>
        </w:rPr>
        <w:lastRenderedPageBreak/>
        <w:t xml:space="preserve">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w:t>
      </w:r>
      <w:r>
        <w:lastRenderedPageBreak/>
        <w:t>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w:t>
      </w:r>
      <w:r>
        <w:lastRenderedPageBreak/>
        <w:t>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lastRenderedPageBreak/>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lastRenderedPageBreak/>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w:t>
      </w:r>
      <w:r>
        <w:lastRenderedPageBreak/>
        <w:t xml:space="preserve">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w:t>
      </w:r>
      <w:r>
        <w:lastRenderedPageBreak/>
        <w:t xml:space="preserve">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w:t>
      </w:r>
      <w:r>
        <w:lastRenderedPageBreak/>
        <w:t xml:space="preserve">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lastRenderedPageBreak/>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w:t>
      </w:r>
      <w:r>
        <w:lastRenderedPageBreak/>
        <w:t>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lastRenderedPageBreak/>
        <w:t>REFERENCES:</w:t>
      </w:r>
    </w:p>
    <w:p w14:paraId="0E54CE42" w14:textId="77777777" w:rsidR="00C83A27" w:rsidRPr="00C83A27" w:rsidRDefault="00C83A27" w:rsidP="00C83A27">
      <w:pPr>
        <w:rPr>
          <w:b/>
          <w:color w:val="000000" w:themeColor="text1"/>
          <w:sz w:val="20"/>
          <w:szCs w:val="20"/>
        </w:rPr>
      </w:pPr>
    </w:p>
    <w:p w14:paraId="34042DA4" w14:textId="04A1F3A1" w:rsidR="008E0290" w:rsidRPr="008E0290" w:rsidRDefault="00C83A27" w:rsidP="008E0290">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8E0290" w:rsidRPr="008E0290">
        <w:rPr>
          <w:rFonts w:eastAsia="Times New Roman" w:cs="Times New Roman"/>
          <w:b/>
          <w:bCs/>
          <w:noProof/>
          <w:sz w:val="20"/>
        </w:rPr>
        <w:t>Agrawal, A. A.</w:t>
      </w:r>
      <w:r w:rsidR="008E0290" w:rsidRPr="008E0290">
        <w:rPr>
          <w:rFonts w:eastAsia="Times New Roman" w:cs="Times New Roman"/>
          <w:noProof/>
          <w:sz w:val="20"/>
        </w:rPr>
        <w:t xml:space="preserve"> </w:t>
      </w:r>
      <w:r w:rsidR="008E0290" w:rsidRPr="008E0290">
        <w:rPr>
          <w:rFonts w:eastAsia="Times New Roman" w:cs="Times New Roman"/>
          <w:b/>
          <w:bCs/>
          <w:noProof/>
          <w:sz w:val="20"/>
        </w:rPr>
        <w:t>2001</w:t>
      </w:r>
      <w:r w:rsidR="008E0290" w:rsidRPr="008E0290">
        <w:rPr>
          <w:rFonts w:eastAsia="Times New Roman" w:cs="Times New Roman"/>
          <w:noProof/>
          <w:sz w:val="20"/>
        </w:rPr>
        <w:t>. Phenotypic Plasticity in the Interactions and Evolution of Species. Science (80-. ). 294: 321–326.</w:t>
      </w:r>
    </w:p>
    <w:p w14:paraId="1F57BBB4"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Bale, J. S., and S. A. L. Hayward</w:t>
      </w:r>
      <w:r w:rsidRPr="008E0290">
        <w:rPr>
          <w:rFonts w:eastAsia="Times New Roman" w:cs="Times New Roman"/>
          <w:noProof/>
          <w:sz w:val="20"/>
        </w:rPr>
        <w:t xml:space="preserve">. </w:t>
      </w:r>
      <w:r w:rsidRPr="008E0290">
        <w:rPr>
          <w:rFonts w:eastAsia="Times New Roman" w:cs="Times New Roman"/>
          <w:b/>
          <w:bCs/>
          <w:noProof/>
          <w:sz w:val="20"/>
        </w:rPr>
        <w:t>2010</w:t>
      </w:r>
      <w:r w:rsidRPr="008E0290">
        <w:rPr>
          <w:rFonts w:eastAsia="Times New Roman" w:cs="Times New Roman"/>
          <w:noProof/>
          <w:sz w:val="20"/>
        </w:rPr>
        <w:t>. Insect overwintering in a changing climate. J. Exp. Biol. 213: 980–994.</w:t>
      </w:r>
    </w:p>
    <w:p w14:paraId="03C8BB0A"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8E0290">
        <w:rPr>
          <w:rFonts w:eastAsia="Times New Roman" w:cs="Times New Roman"/>
          <w:noProof/>
          <w:sz w:val="20"/>
        </w:rPr>
        <w:t xml:space="preserve">. </w:t>
      </w:r>
      <w:r w:rsidRPr="008E0290">
        <w:rPr>
          <w:rFonts w:eastAsia="Times New Roman" w:cs="Times New Roman"/>
          <w:b/>
          <w:bCs/>
          <w:noProof/>
          <w:sz w:val="20"/>
        </w:rPr>
        <w:t>2002</w:t>
      </w:r>
      <w:r w:rsidRPr="008E0290">
        <w:rPr>
          <w:rFonts w:eastAsia="Times New Roman" w:cs="Times New Roman"/>
          <w:noProof/>
          <w:sz w:val="20"/>
        </w:rPr>
        <w:t>. Herbivory in global climate change research: Direct effects of rising temperature on insect herbivores. Glob. Chang. Biol. 8: 1–16.</w:t>
      </w:r>
    </w:p>
    <w:p w14:paraId="46BC2F85"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Bradshaw, W. E., and C. M. Holzapfel</w:t>
      </w:r>
      <w:r w:rsidRPr="008E0290">
        <w:rPr>
          <w:rFonts w:eastAsia="Times New Roman" w:cs="Times New Roman"/>
          <w:noProof/>
          <w:sz w:val="20"/>
        </w:rPr>
        <w:t xml:space="preserve">. </w:t>
      </w:r>
      <w:r w:rsidRPr="008E0290">
        <w:rPr>
          <w:rFonts w:eastAsia="Times New Roman" w:cs="Times New Roman"/>
          <w:b/>
          <w:bCs/>
          <w:noProof/>
          <w:sz w:val="20"/>
        </w:rPr>
        <w:t>2001</w:t>
      </w:r>
      <w:r w:rsidRPr="008E0290">
        <w:rPr>
          <w:rFonts w:eastAsia="Times New Roman" w:cs="Times New Roman"/>
          <w:noProof/>
          <w:sz w:val="20"/>
        </w:rPr>
        <w:t>. Genetic shift in photoperiodic response correlated with global warming. Proc. Natl. Acad. Sci. 98: 14509–14511.</w:t>
      </w:r>
    </w:p>
    <w:p w14:paraId="3C77E6B2"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Bradshaw, W. E., and C. M. Holzapfel</w:t>
      </w:r>
      <w:r w:rsidRPr="008E0290">
        <w:rPr>
          <w:rFonts w:eastAsia="Times New Roman" w:cs="Times New Roman"/>
          <w:noProof/>
          <w:sz w:val="20"/>
        </w:rPr>
        <w:t xml:space="preserve">. </w:t>
      </w:r>
      <w:r w:rsidRPr="008E0290">
        <w:rPr>
          <w:rFonts w:eastAsia="Times New Roman" w:cs="Times New Roman"/>
          <w:b/>
          <w:bCs/>
          <w:noProof/>
          <w:sz w:val="20"/>
        </w:rPr>
        <w:t>2008</w:t>
      </w:r>
      <w:r w:rsidRPr="008E0290">
        <w:rPr>
          <w:rFonts w:eastAsia="Times New Roman" w:cs="Times New Roman"/>
          <w:noProof/>
          <w:sz w:val="20"/>
        </w:rPr>
        <w:t>. Genetic response to rapid climate change: It’s seasonal timing that matters. Mol. Ecol. 17: 157–166.</w:t>
      </w:r>
    </w:p>
    <w:p w14:paraId="5EDA0B49"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Bradshaw, W., and C. Holzapfel</w:t>
      </w:r>
      <w:r w:rsidRPr="008E0290">
        <w:rPr>
          <w:rFonts w:eastAsia="Times New Roman" w:cs="Times New Roman"/>
          <w:noProof/>
          <w:sz w:val="20"/>
        </w:rPr>
        <w:t xml:space="preserve">. </w:t>
      </w:r>
      <w:r w:rsidRPr="008E0290">
        <w:rPr>
          <w:rFonts w:eastAsia="Times New Roman" w:cs="Times New Roman"/>
          <w:b/>
          <w:bCs/>
          <w:noProof/>
          <w:sz w:val="20"/>
        </w:rPr>
        <w:t>2006</w:t>
      </w:r>
      <w:r w:rsidRPr="008E0290">
        <w:rPr>
          <w:rFonts w:eastAsia="Times New Roman" w:cs="Times New Roman"/>
          <w:noProof/>
          <w:sz w:val="20"/>
        </w:rPr>
        <w:t>. Evolutionary Response to Rapid Climate Change. Science (80-. ). 312: 1477–1478.</w:t>
      </w:r>
    </w:p>
    <w:p w14:paraId="6DEFDA71"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Breed, G. A., S. Stichter, and E. E. Crone</w:t>
      </w:r>
      <w:r w:rsidRPr="008E0290">
        <w:rPr>
          <w:rFonts w:eastAsia="Times New Roman" w:cs="Times New Roman"/>
          <w:noProof/>
          <w:sz w:val="20"/>
        </w:rPr>
        <w:t xml:space="preserve">. </w:t>
      </w:r>
      <w:r w:rsidRPr="008E0290">
        <w:rPr>
          <w:rFonts w:eastAsia="Times New Roman" w:cs="Times New Roman"/>
          <w:b/>
          <w:bCs/>
          <w:noProof/>
          <w:sz w:val="20"/>
        </w:rPr>
        <w:t>2012</w:t>
      </w:r>
      <w:r w:rsidRPr="008E0290">
        <w:rPr>
          <w:rFonts w:eastAsia="Times New Roman" w:cs="Times New Roman"/>
          <w:noProof/>
          <w:sz w:val="20"/>
        </w:rPr>
        <w:t>. Climate-driven changes in northeastern US butterfly communities. Nat. Clim. Chang. 3: 142–145.</w:t>
      </w:r>
    </w:p>
    <w:p w14:paraId="259C029C"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Culliney, T. W.</w:t>
      </w:r>
      <w:r w:rsidRPr="008E0290">
        <w:rPr>
          <w:rFonts w:eastAsia="Times New Roman" w:cs="Times New Roman"/>
          <w:noProof/>
          <w:sz w:val="20"/>
        </w:rPr>
        <w:t xml:space="preserve"> </w:t>
      </w:r>
      <w:r w:rsidRPr="008E0290">
        <w:rPr>
          <w:rFonts w:eastAsia="Times New Roman" w:cs="Times New Roman"/>
          <w:b/>
          <w:bCs/>
          <w:noProof/>
          <w:sz w:val="20"/>
        </w:rPr>
        <w:t>2014</w:t>
      </w:r>
      <w:r w:rsidRPr="008E0290">
        <w:rPr>
          <w:rFonts w:eastAsia="Times New Roman" w:cs="Times New Roman"/>
          <w:noProof/>
          <w:sz w:val="20"/>
        </w:rPr>
        <w:t xml:space="preserve">. Crop Losses to Arthropod Pests, pp. 201–226. </w:t>
      </w:r>
      <w:r w:rsidRPr="008E0290">
        <w:rPr>
          <w:rFonts w:eastAsia="Times New Roman" w:cs="Times New Roman"/>
          <w:i/>
          <w:iCs/>
          <w:noProof/>
          <w:sz w:val="20"/>
        </w:rPr>
        <w:t>In</w:t>
      </w:r>
      <w:r w:rsidRPr="008E0290">
        <w:rPr>
          <w:rFonts w:eastAsia="Times New Roman" w:cs="Times New Roman"/>
          <w:noProof/>
          <w:sz w:val="20"/>
        </w:rPr>
        <w:t xml:space="preserve"> Integr. Pest Manag. Vol 3.</w:t>
      </w:r>
    </w:p>
    <w:p w14:paraId="6D1CE154"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DeLucia, E. H., C. L. Casteel, P. D. Nabity, and B. F. O’Neill</w:t>
      </w:r>
      <w:r w:rsidRPr="008E0290">
        <w:rPr>
          <w:rFonts w:eastAsia="Times New Roman" w:cs="Times New Roman"/>
          <w:noProof/>
          <w:sz w:val="20"/>
        </w:rPr>
        <w:t xml:space="preserve">. </w:t>
      </w:r>
      <w:r w:rsidRPr="008E0290">
        <w:rPr>
          <w:rFonts w:eastAsia="Times New Roman" w:cs="Times New Roman"/>
          <w:b/>
          <w:bCs/>
          <w:noProof/>
          <w:sz w:val="20"/>
        </w:rPr>
        <w:t>2008</w:t>
      </w:r>
      <w:r w:rsidRPr="008E0290">
        <w:rPr>
          <w:rFonts w:eastAsia="Times New Roman" w:cs="Times New Roman"/>
          <w:noProof/>
          <w:sz w:val="20"/>
        </w:rPr>
        <w:t>. Insects take a bigger bite out of plants in a warmer, higher carbon dioxide world. Proc. Natl. Acad. Sci. 105: 1781–1782.</w:t>
      </w:r>
    </w:p>
    <w:p w14:paraId="07FD385F"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Denlinger, D. L.</w:t>
      </w:r>
      <w:r w:rsidRPr="008E0290">
        <w:rPr>
          <w:rFonts w:eastAsia="Times New Roman" w:cs="Times New Roman"/>
          <w:noProof/>
          <w:sz w:val="20"/>
        </w:rPr>
        <w:t xml:space="preserve"> </w:t>
      </w:r>
      <w:r w:rsidRPr="008E0290">
        <w:rPr>
          <w:rFonts w:eastAsia="Times New Roman" w:cs="Times New Roman"/>
          <w:b/>
          <w:bCs/>
          <w:noProof/>
          <w:sz w:val="20"/>
        </w:rPr>
        <w:t>2008</w:t>
      </w:r>
      <w:r w:rsidRPr="008E0290">
        <w:rPr>
          <w:rFonts w:eastAsia="Times New Roman" w:cs="Times New Roman"/>
          <w:noProof/>
          <w:sz w:val="20"/>
        </w:rPr>
        <w:t>. Why study diapause? Entomol. Res. 38: 1–9.</w:t>
      </w:r>
    </w:p>
    <w:p w14:paraId="18685ADF"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Fernandez-Cornejo, J., R. Nehring, C. Osteen, S. Wechsler, A. Martin, and A. Vialou</w:t>
      </w:r>
      <w:r w:rsidRPr="008E0290">
        <w:rPr>
          <w:rFonts w:eastAsia="Times New Roman" w:cs="Times New Roman"/>
          <w:noProof/>
          <w:sz w:val="20"/>
        </w:rPr>
        <w:t xml:space="preserve">. </w:t>
      </w:r>
      <w:r w:rsidRPr="008E0290">
        <w:rPr>
          <w:rFonts w:eastAsia="Times New Roman" w:cs="Times New Roman"/>
          <w:b/>
          <w:bCs/>
          <w:noProof/>
          <w:sz w:val="20"/>
        </w:rPr>
        <w:t>2014</w:t>
      </w:r>
      <w:r w:rsidRPr="008E0290">
        <w:rPr>
          <w:rFonts w:eastAsia="Times New Roman" w:cs="Times New Roman"/>
          <w:noProof/>
          <w:sz w:val="20"/>
        </w:rPr>
        <w:t>. Pesticide Use in U.S. Agriculture: 21 Selected Crops, 1960-2008.</w:t>
      </w:r>
    </w:p>
    <w:p w14:paraId="7672E5FD"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Folch, J., M. Lees, and G. H. S. Stanley</w:t>
      </w:r>
      <w:r w:rsidRPr="008E0290">
        <w:rPr>
          <w:rFonts w:eastAsia="Times New Roman" w:cs="Times New Roman"/>
          <w:noProof/>
          <w:sz w:val="20"/>
        </w:rPr>
        <w:t xml:space="preserve">. </w:t>
      </w:r>
      <w:r w:rsidRPr="008E0290">
        <w:rPr>
          <w:rFonts w:eastAsia="Times New Roman" w:cs="Times New Roman"/>
          <w:b/>
          <w:bCs/>
          <w:noProof/>
          <w:sz w:val="20"/>
        </w:rPr>
        <w:t>1957</w:t>
      </w:r>
      <w:r w:rsidRPr="008E0290">
        <w:rPr>
          <w:rFonts w:eastAsia="Times New Roman" w:cs="Times New Roman"/>
          <w:noProof/>
          <w:sz w:val="20"/>
        </w:rPr>
        <w:t>. A simple method for the isolation and purification of total lipids from animal tissues. J Biol Chem.</w:t>
      </w:r>
    </w:p>
    <w:p w14:paraId="30EE17F7"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Gelman, D. B., and D. K. Hayes</w:t>
      </w:r>
      <w:r w:rsidRPr="008E0290">
        <w:rPr>
          <w:rFonts w:eastAsia="Times New Roman" w:cs="Times New Roman"/>
          <w:noProof/>
          <w:sz w:val="20"/>
        </w:rPr>
        <w:t xml:space="preserve">. </w:t>
      </w:r>
      <w:r w:rsidRPr="008E0290">
        <w:rPr>
          <w:rFonts w:eastAsia="Times New Roman" w:cs="Times New Roman"/>
          <w:b/>
          <w:bCs/>
          <w:noProof/>
          <w:sz w:val="20"/>
        </w:rPr>
        <w:t>1982</w:t>
      </w:r>
      <w:r w:rsidRPr="008E0290">
        <w:rPr>
          <w:rFonts w:eastAsia="Times New Roman" w:cs="Times New Roman"/>
          <w:noProof/>
          <w:sz w:val="20"/>
        </w:rPr>
        <w:t>. Methods and Markers for Synchronizing Maturation of Fifth-Stage Larvae and Pupae of the European Corn Borer , Ostrinia nubilalis. Ann. Entomol. Soc. 75: 485–493.</w:t>
      </w:r>
    </w:p>
    <w:p w14:paraId="391A3EB7"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Gelman, D. B., and C. W. Woods</w:t>
      </w:r>
      <w:r w:rsidRPr="008E0290">
        <w:rPr>
          <w:rFonts w:eastAsia="Times New Roman" w:cs="Times New Roman"/>
          <w:noProof/>
          <w:sz w:val="20"/>
        </w:rPr>
        <w:t xml:space="preserve">. </w:t>
      </w:r>
      <w:r w:rsidRPr="008E0290">
        <w:rPr>
          <w:rFonts w:eastAsia="Times New Roman" w:cs="Times New Roman"/>
          <w:b/>
          <w:bCs/>
          <w:noProof/>
          <w:sz w:val="20"/>
        </w:rPr>
        <w:t>1983</w:t>
      </w:r>
      <w:r w:rsidRPr="008E0290">
        <w:rPr>
          <w:rFonts w:eastAsia="Times New Roman" w:cs="Times New Roman"/>
          <w:noProof/>
          <w:sz w:val="20"/>
        </w:rPr>
        <w:t>. HAEMOLYMPH ECDYSTEROID TITERS OF DIAPAUSE-AND NONDIAPAUSE-BOUND FIFTH INSTARS AND PUPAE OF THE EUROPEAN CORN BORER, OSTRINIA NUZ3KALIS (HijBNER). Biochrm. Phystol. %A: 367–375.</w:t>
      </w:r>
    </w:p>
    <w:p w14:paraId="3EE4C01B"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Hahn, D. A., and D. L. Denlinger</w:t>
      </w:r>
      <w:r w:rsidRPr="008E0290">
        <w:rPr>
          <w:rFonts w:eastAsia="Times New Roman" w:cs="Times New Roman"/>
          <w:noProof/>
          <w:sz w:val="20"/>
        </w:rPr>
        <w:t xml:space="preserve">. </w:t>
      </w:r>
      <w:r w:rsidRPr="008E0290">
        <w:rPr>
          <w:rFonts w:eastAsia="Times New Roman" w:cs="Times New Roman"/>
          <w:b/>
          <w:bCs/>
          <w:noProof/>
          <w:sz w:val="20"/>
        </w:rPr>
        <w:t>2007</w:t>
      </w:r>
      <w:r w:rsidRPr="008E0290">
        <w:rPr>
          <w:rFonts w:eastAsia="Times New Roman" w:cs="Times New Roman"/>
          <w:noProof/>
          <w:sz w:val="20"/>
        </w:rPr>
        <w:t>. Meeting the energetic demands of insect diapause: Nutrient storage and utilization. J. Insect Physiol. 53: 760–773.</w:t>
      </w:r>
    </w:p>
    <w:p w14:paraId="68AAAC8A"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Hahn, D. A., and D. L. Denlinger</w:t>
      </w:r>
      <w:r w:rsidRPr="008E0290">
        <w:rPr>
          <w:rFonts w:eastAsia="Times New Roman" w:cs="Times New Roman"/>
          <w:noProof/>
          <w:sz w:val="20"/>
        </w:rPr>
        <w:t xml:space="preserve">. </w:t>
      </w:r>
      <w:r w:rsidRPr="008E0290">
        <w:rPr>
          <w:rFonts w:eastAsia="Times New Roman" w:cs="Times New Roman"/>
          <w:b/>
          <w:bCs/>
          <w:noProof/>
          <w:sz w:val="20"/>
        </w:rPr>
        <w:t>2011</w:t>
      </w:r>
      <w:r w:rsidRPr="008E0290">
        <w:rPr>
          <w:rFonts w:eastAsia="Times New Roman" w:cs="Times New Roman"/>
          <w:noProof/>
          <w:sz w:val="20"/>
        </w:rPr>
        <w:t>. Energetics of Insect Diapause. Annu. Rev. Entomol. 56: 103–121.</w:t>
      </w:r>
    </w:p>
    <w:p w14:paraId="76AA1713"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Høye, T. T., E. Post, H. Meltofte, N. M. Schmidt, and M. C. Forchhammer</w:t>
      </w:r>
      <w:r w:rsidRPr="008E0290">
        <w:rPr>
          <w:rFonts w:eastAsia="Times New Roman" w:cs="Times New Roman"/>
          <w:noProof/>
          <w:sz w:val="20"/>
        </w:rPr>
        <w:t xml:space="preserve">. </w:t>
      </w:r>
      <w:r w:rsidRPr="008E0290">
        <w:rPr>
          <w:rFonts w:eastAsia="Times New Roman" w:cs="Times New Roman"/>
          <w:b/>
          <w:bCs/>
          <w:noProof/>
          <w:sz w:val="20"/>
        </w:rPr>
        <w:t>2007</w:t>
      </w:r>
      <w:r w:rsidRPr="008E0290">
        <w:rPr>
          <w:rFonts w:eastAsia="Times New Roman" w:cs="Times New Roman"/>
          <w:noProof/>
          <w:sz w:val="20"/>
        </w:rPr>
        <w:t>. Rapid advancement of spring in the High Arctic. Curr. Biol.</w:t>
      </w:r>
    </w:p>
    <w:p w14:paraId="76443826"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Hut, R. A., S. Paolucci, R. Dor, C. P. Kyriacou, and S. Daan</w:t>
      </w:r>
      <w:r w:rsidRPr="008E0290">
        <w:rPr>
          <w:rFonts w:eastAsia="Times New Roman" w:cs="Times New Roman"/>
          <w:noProof/>
          <w:sz w:val="20"/>
        </w:rPr>
        <w:t xml:space="preserve">. </w:t>
      </w:r>
      <w:r w:rsidRPr="008E0290">
        <w:rPr>
          <w:rFonts w:eastAsia="Times New Roman" w:cs="Times New Roman"/>
          <w:b/>
          <w:bCs/>
          <w:noProof/>
          <w:sz w:val="20"/>
        </w:rPr>
        <w:t>2013</w:t>
      </w:r>
      <w:r w:rsidRPr="008E0290">
        <w:rPr>
          <w:rFonts w:eastAsia="Times New Roman" w:cs="Times New Roman"/>
          <w:noProof/>
          <w:sz w:val="20"/>
        </w:rPr>
        <w:t>. Latitudinal clines: an evolutionary view on biological rhythms. Proc. Biol. Sci. 280: 20130433.</w:t>
      </w:r>
    </w:p>
    <w:p w14:paraId="322AFA93"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Koštál, V.</w:t>
      </w:r>
      <w:r w:rsidRPr="008E0290">
        <w:rPr>
          <w:rFonts w:eastAsia="Times New Roman" w:cs="Times New Roman"/>
          <w:noProof/>
          <w:sz w:val="20"/>
        </w:rPr>
        <w:t xml:space="preserve"> </w:t>
      </w:r>
      <w:r w:rsidRPr="008E0290">
        <w:rPr>
          <w:rFonts w:eastAsia="Times New Roman" w:cs="Times New Roman"/>
          <w:b/>
          <w:bCs/>
          <w:noProof/>
          <w:sz w:val="20"/>
        </w:rPr>
        <w:t>2006</w:t>
      </w:r>
      <w:r w:rsidRPr="008E0290">
        <w:rPr>
          <w:rFonts w:eastAsia="Times New Roman" w:cs="Times New Roman"/>
          <w:noProof/>
          <w:sz w:val="20"/>
        </w:rPr>
        <w:t>. Eco-physiological phases of insect diapause. J. Insect Physiol. 52: 113–127.</w:t>
      </w:r>
    </w:p>
    <w:p w14:paraId="35DB9B1E"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Lee, C. E. E.</w:t>
      </w:r>
      <w:r w:rsidRPr="008E0290">
        <w:rPr>
          <w:rFonts w:eastAsia="Times New Roman" w:cs="Times New Roman"/>
          <w:noProof/>
          <w:sz w:val="20"/>
        </w:rPr>
        <w:t xml:space="preserve"> </w:t>
      </w:r>
      <w:r w:rsidRPr="008E0290">
        <w:rPr>
          <w:rFonts w:eastAsia="Times New Roman" w:cs="Times New Roman"/>
          <w:b/>
          <w:bCs/>
          <w:noProof/>
          <w:sz w:val="20"/>
        </w:rPr>
        <w:t>2002</w:t>
      </w:r>
      <w:r w:rsidRPr="008E0290">
        <w:rPr>
          <w:rFonts w:eastAsia="Times New Roman" w:cs="Times New Roman"/>
          <w:noProof/>
          <w:sz w:val="20"/>
        </w:rPr>
        <w:t>. Evolutionary genetics of invasive species. Trends Ecol. Evol. 17: 386–391.</w:t>
      </w:r>
    </w:p>
    <w:p w14:paraId="44DA8CD7"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Melorose, J., R. Perroy, and S. Careas</w:t>
      </w:r>
      <w:r w:rsidRPr="008E0290">
        <w:rPr>
          <w:rFonts w:eastAsia="Times New Roman" w:cs="Times New Roman"/>
          <w:noProof/>
          <w:sz w:val="20"/>
        </w:rPr>
        <w:t xml:space="preserve">. </w:t>
      </w:r>
      <w:r w:rsidRPr="008E0290">
        <w:rPr>
          <w:rFonts w:eastAsia="Times New Roman" w:cs="Times New Roman"/>
          <w:b/>
          <w:bCs/>
          <w:noProof/>
          <w:sz w:val="20"/>
        </w:rPr>
        <w:t>2015</w:t>
      </w:r>
      <w:r w:rsidRPr="008E0290">
        <w:rPr>
          <w:rFonts w:eastAsia="Times New Roman" w:cs="Times New Roman"/>
          <w:noProof/>
          <w:sz w:val="20"/>
        </w:rPr>
        <w:t>. World Population Prospects: The 2015 Revision, Key Findings and Advance Tables. Working Paper No. ESA/P/WP.241., United Nations, Dep. Econ. Soc. Aff. Popul. Div.</w:t>
      </w:r>
    </w:p>
    <w:p w14:paraId="0F59DDC3"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NOAA National Centers for Environmental Information</w:t>
      </w:r>
      <w:r w:rsidRPr="008E0290">
        <w:rPr>
          <w:rFonts w:eastAsia="Times New Roman" w:cs="Times New Roman"/>
          <w:noProof/>
          <w:sz w:val="20"/>
        </w:rPr>
        <w:t xml:space="preserve">. </w:t>
      </w:r>
      <w:r w:rsidRPr="008E0290">
        <w:rPr>
          <w:rFonts w:eastAsia="Times New Roman" w:cs="Times New Roman"/>
          <w:b/>
          <w:bCs/>
          <w:noProof/>
          <w:sz w:val="20"/>
        </w:rPr>
        <w:t>2017</w:t>
      </w:r>
      <w:r w:rsidRPr="008E0290">
        <w:rPr>
          <w:rFonts w:eastAsia="Times New Roman" w:cs="Times New Roman"/>
          <w:noProof/>
          <w:sz w:val="20"/>
        </w:rPr>
        <w:t>. State of the Climate: Global Climate Report for Annual 2016. (https://www.ncdc.noaa.gov/sotc/national/201613).</w:t>
      </w:r>
    </w:p>
    <w:p w14:paraId="059D4A86"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Overpeck, J.</w:t>
      </w:r>
      <w:r w:rsidRPr="008E0290">
        <w:rPr>
          <w:rFonts w:eastAsia="Times New Roman" w:cs="Times New Roman"/>
          <w:noProof/>
          <w:sz w:val="20"/>
        </w:rPr>
        <w:t xml:space="preserve"> </w:t>
      </w:r>
      <w:r w:rsidRPr="008E0290">
        <w:rPr>
          <w:rFonts w:eastAsia="Times New Roman" w:cs="Times New Roman"/>
          <w:b/>
          <w:bCs/>
          <w:noProof/>
          <w:sz w:val="20"/>
        </w:rPr>
        <w:t>1997</w:t>
      </w:r>
      <w:r w:rsidRPr="008E0290">
        <w:rPr>
          <w:rFonts w:eastAsia="Times New Roman" w:cs="Times New Roman"/>
          <w:noProof/>
          <w:sz w:val="20"/>
        </w:rPr>
        <w:t>. Arctic Environmental Change of the Last Four Centuries. Science (80-. ). 278: 1251–1256.</w:t>
      </w:r>
    </w:p>
    <w:p w14:paraId="7E40B17F"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Parmesan, C., N. Ryrholm, C. Stefanescu, J. K. Hill, C. D. Thomas, H. Descimon, B. Huntley, L. Kaila, J. Kullberg, T. Tammaru, W. J. Tennent, J. a Thomas, and M. Warren</w:t>
      </w:r>
      <w:r w:rsidRPr="008E0290">
        <w:rPr>
          <w:rFonts w:eastAsia="Times New Roman" w:cs="Times New Roman"/>
          <w:noProof/>
          <w:sz w:val="20"/>
        </w:rPr>
        <w:t xml:space="preserve">. </w:t>
      </w:r>
      <w:r w:rsidRPr="008E0290">
        <w:rPr>
          <w:rFonts w:eastAsia="Times New Roman" w:cs="Times New Roman"/>
          <w:b/>
          <w:bCs/>
          <w:noProof/>
          <w:sz w:val="20"/>
        </w:rPr>
        <w:t>1999</w:t>
      </w:r>
      <w:r w:rsidRPr="008E0290">
        <w:rPr>
          <w:rFonts w:eastAsia="Times New Roman" w:cs="Times New Roman"/>
          <w:noProof/>
          <w:sz w:val="20"/>
        </w:rPr>
        <w:t>. Poleward shifts in geographical ranges of butterfly species associated with regional warming. Nature. 399: 579–583.</w:t>
      </w:r>
    </w:p>
    <w:p w14:paraId="12E64588"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Philippi, T., and J. Seger</w:t>
      </w:r>
      <w:r w:rsidRPr="008E0290">
        <w:rPr>
          <w:rFonts w:eastAsia="Times New Roman" w:cs="Times New Roman"/>
          <w:noProof/>
          <w:sz w:val="20"/>
        </w:rPr>
        <w:t xml:space="preserve">. </w:t>
      </w:r>
      <w:r w:rsidRPr="008E0290">
        <w:rPr>
          <w:rFonts w:eastAsia="Times New Roman" w:cs="Times New Roman"/>
          <w:b/>
          <w:bCs/>
          <w:noProof/>
          <w:sz w:val="20"/>
        </w:rPr>
        <w:t>1989</w:t>
      </w:r>
      <w:r w:rsidRPr="008E0290">
        <w:rPr>
          <w:rFonts w:eastAsia="Times New Roman" w:cs="Times New Roman"/>
          <w:noProof/>
          <w:sz w:val="20"/>
        </w:rPr>
        <w:t>. Hedging one’s evolutionary bets, revisited. Trends Ecol. Evol. 4: 41–44.</w:t>
      </w:r>
    </w:p>
    <w:p w14:paraId="27063791"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Phillips, B. L., G. P. Brown, J. M. J. Travis, and R. Shine</w:t>
      </w:r>
      <w:r w:rsidRPr="008E0290">
        <w:rPr>
          <w:rFonts w:eastAsia="Times New Roman" w:cs="Times New Roman"/>
          <w:noProof/>
          <w:sz w:val="20"/>
        </w:rPr>
        <w:t xml:space="preserve">. </w:t>
      </w:r>
      <w:r w:rsidRPr="008E0290">
        <w:rPr>
          <w:rFonts w:eastAsia="Times New Roman" w:cs="Times New Roman"/>
          <w:b/>
          <w:bCs/>
          <w:noProof/>
          <w:sz w:val="20"/>
        </w:rPr>
        <w:t>2008</w:t>
      </w:r>
      <w:r w:rsidRPr="008E0290">
        <w:rPr>
          <w:rFonts w:eastAsia="Times New Roman" w:cs="Times New Roman"/>
          <w:noProof/>
          <w:sz w:val="20"/>
        </w:rPr>
        <w:t>. Reid’s Paradox Revisited: The Evolution of Dispersal Kernels during Range Expansion. Am. Nat. 172: S34–S48.</w:t>
      </w:r>
    </w:p>
    <w:p w14:paraId="348E8241"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lastRenderedPageBreak/>
        <w:t>Pimentel, D.</w:t>
      </w:r>
      <w:r w:rsidRPr="008E0290">
        <w:rPr>
          <w:rFonts w:eastAsia="Times New Roman" w:cs="Times New Roman"/>
          <w:noProof/>
          <w:sz w:val="20"/>
        </w:rPr>
        <w:t xml:space="preserve"> </w:t>
      </w:r>
      <w:r w:rsidRPr="008E0290">
        <w:rPr>
          <w:rFonts w:eastAsia="Times New Roman" w:cs="Times New Roman"/>
          <w:b/>
          <w:bCs/>
          <w:noProof/>
          <w:sz w:val="20"/>
        </w:rPr>
        <w:t>2005</w:t>
      </w:r>
      <w:r w:rsidRPr="008E0290">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5A27C384"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Pimentel, D., and M. Burgess</w:t>
      </w:r>
      <w:r w:rsidRPr="008E0290">
        <w:rPr>
          <w:rFonts w:eastAsia="Times New Roman" w:cs="Times New Roman"/>
          <w:noProof/>
          <w:sz w:val="20"/>
        </w:rPr>
        <w:t xml:space="preserve">. </w:t>
      </w:r>
      <w:r w:rsidRPr="008E0290">
        <w:rPr>
          <w:rFonts w:eastAsia="Times New Roman" w:cs="Times New Roman"/>
          <w:b/>
          <w:bCs/>
          <w:noProof/>
          <w:sz w:val="20"/>
        </w:rPr>
        <w:t>2005</w:t>
      </w:r>
      <w:r w:rsidRPr="008E0290">
        <w:rPr>
          <w:rFonts w:eastAsia="Times New Roman" w:cs="Times New Roman"/>
          <w:noProof/>
          <w:sz w:val="20"/>
        </w:rPr>
        <w:t>. Environmental and economic costs of the application of pesticides primarily in the United States. Integr. Pest Manag. 3: 47–71.</w:t>
      </w:r>
    </w:p>
    <w:p w14:paraId="428478DE"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Price, T. D., and D. Sol</w:t>
      </w:r>
      <w:r w:rsidRPr="008E0290">
        <w:rPr>
          <w:rFonts w:eastAsia="Times New Roman" w:cs="Times New Roman"/>
          <w:noProof/>
          <w:sz w:val="20"/>
        </w:rPr>
        <w:t xml:space="preserve">. </w:t>
      </w:r>
      <w:r w:rsidRPr="008E0290">
        <w:rPr>
          <w:rFonts w:eastAsia="Times New Roman" w:cs="Times New Roman"/>
          <w:b/>
          <w:bCs/>
          <w:noProof/>
          <w:sz w:val="20"/>
        </w:rPr>
        <w:t>2008</w:t>
      </w:r>
      <w:r w:rsidRPr="008E0290">
        <w:rPr>
          <w:rFonts w:eastAsia="Times New Roman" w:cs="Times New Roman"/>
          <w:noProof/>
          <w:sz w:val="20"/>
        </w:rPr>
        <w:t>. Introduction: Genetics of Colonizing Species. Am. Nat. 172: S1–S3.</w:t>
      </w:r>
    </w:p>
    <w:p w14:paraId="6F1DB549"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Scriber, J. M.</w:t>
      </w:r>
      <w:r w:rsidRPr="008E0290">
        <w:rPr>
          <w:rFonts w:eastAsia="Times New Roman" w:cs="Times New Roman"/>
          <w:noProof/>
          <w:sz w:val="20"/>
        </w:rPr>
        <w:t xml:space="preserve"> </w:t>
      </w:r>
      <w:r w:rsidRPr="008E0290">
        <w:rPr>
          <w:rFonts w:eastAsia="Times New Roman" w:cs="Times New Roman"/>
          <w:b/>
          <w:bCs/>
          <w:noProof/>
          <w:sz w:val="20"/>
        </w:rPr>
        <w:t>2014</w:t>
      </w:r>
      <w:r w:rsidRPr="008E0290">
        <w:rPr>
          <w:rFonts w:eastAsia="Times New Roman" w:cs="Times New Roman"/>
          <w:noProof/>
          <w:sz w:val="20"/>
        </w:rPr>
        <w:t>. Climate-driven reshuffling of species and genes: Potential conservation roles for species translocations and recombinant hybrid genotypes, Insects.</w:t>
      </w:r>
    </w:p>
    <w:p w14:paraId="61C0AD26"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Sinclair, B. J.</w:t>
      </w:r>
      <w:r w:rsidRPr="008E0290">
        <w:rPr>
          <w:rFonts w:eastAsia="Times New Roman" w:cs="Times New Roman"/>
          <w:noProof/>
          <w:sz w:val="20"/>
        </w:rPr>
        <w:t xml:space="preserve"> </w:t>
      </w:r>
      <w:r w:rsidRPr="008E0290">
        <w:rPr>
          <w:rFonts w:eastAsia="Times New Roman" w:cs="Times New Roman"/>
          <w:b/>
          <w:bCs/>
          <w:noProof/>
          <w:sz w:val="20"/>
        </w:rPr>
        <w:t>2015</w:t>
      </w:r>
      <w:r w:rsidRPr="008E0290">
        <w:rPr>
          <w:rFonts w:eastAsia="Times New Roman" w:cs="Times New Roman"/>
          <w:noProof/>
          <w:sz w:val="20"/>
        </w:rPr>
        <w:t>. Linking energetics and overwintering in temperate insects. J. Therm. Biol. 54: 5–11.</w:t>
      </w:r>
    </w:p>
    <w:p w14:paraId="37BF7FEB" w14:textId="77777777" w:rsidR="008E0290" w:rsidRPr="008E0290" w:rsidRDefault="008E0290" w:rsidP="008E0290">
      <w:pPr>
        <w:autoSpaceDE w:val="0"/>
        <w:autoSpaceDN w:val="0"/>
        <w:adjustRightInd w:val="0"/>
        <w:ind w:left="480" w:hanging="480"/>
        <w:rPr>
          <w:rFonts w:eastAsia="Times New Roman" w:cs="Times New Roman"/>
          <w:noProof/>
          <w:sz w:val="20"/>
        </w:rPr>
      </w:pPr>
      <w:r w:rsidRPr="008E0290">
        <w:rPr>
          <w:rFonts w:eastAsia="Times New Roman" w:cs="Times New Roman"/>
          <w:b/>
          <w:bCs/>
          <w:noProof/>
          <w:sz w:val="20"/>
        </w:rPr>
        <w:t>Stocker, and V. B. and P. M. M. (eds. . T.F., D. Qin, G.-K. Plattner, M. Tignor, S.K. Allen, J. Boschung, A. Nauels, Y. Xia</w:t>
      </w:r>
      <w:r w:rsidRPr="008E0290">
        <w:rPr>
          <w:rFonts w:eastAsia="Times New Roman" w:cs="Times New Roman"/>
          <w:noProof/>
          <w:sz w:val="20"/>
        </w:rPr>
        <w:t xml:space="preserve">. </w:t>
      </w:r>
      <w:r w:rsidRPr="008E0290">
        <w:rPr>
          <w:rFonts w:eastAsia="Times New Roman" w:cs="Times New Roman"/>
          <w:b/>
          <w:bCs/>
          <w:noProof/>
          <w:sz w:val="20"/>
        </w:rPr>
        <w:t>2015</w:t>
      </w:r>
      <w:r w:rsidRPr="008E0290">
        <w:rPr>
          <w:rFonts w:eastAsia="Times New Roman" w:cs="Times New Roman"/>
          <w:noProof/>
          <w:sz w:val="20"/>
        </w:rPr>
        <w:t>. Summary for Policymakers. Clim. Chang. 2013 - Phys. Sci. Basis. 1542: 1–30.</w:t>
      </w:r>
    </w:p>
    <w:p w14:paraId="489B308A" w14:textId="77777777" w:rsidR="008E0290" w:rsidRPr="008E0290" w:rsidRDefault="008E0290" w:rsidP="008E0290">
      <w:pPr>
        <w:autoSpaceDE w:val="0"/>
        <w:autoSpaceDN w:val="0"/>
        <w:adjustRightInd w:val="0"/>
        <w:ind w:left="480" w:hanging="480"/>
        <w:rPr>
          <w:noProof/>
          <w:sz w:val="20"/>
        </w:rPr>
      </w:pPr>
      <w:r w:rsidRPr="008E0290">
        <w:rPr>
          <w:rFonts w:eastAsia="Times New Roman" w:cs="Times New Roman"/>
          <w:b/>
          <w:bCs/>
          <w:noProof/>
          <w:sz w:val="20"/>
        </w:rPr>
        <w:t>Williams, C. M., H. A. L. Henry, and B. J. Sinclair</w:t>
      </w:r>
      <w:r w:rsidRPr="008E0290">
        <w:rPr>
          <w:rFonts w:eastAsia="Times New Roman" w:cs="Times New Roman"/>
          <w:noProof/>
          <w:sz w:val="20"/>
        </w:rPr>
        <w:t xml:space="preserve">. </w:t>
      </w:r>
      <w:r w:rsidRPr="008E0290">
        <w:rPr>
          <w:rFonts w:eastAsia="Times New Roman" w:cs="Times New Roman"/>
          <w:b/>
          <w:bCs/>
          <w:noProof/>
          <w:sz w:val="20"/>
        </w:rPr>
        <w:t>2015</w:t>
      </w:r>
      <w:r w:rsidRPr="008E0290">
        <w:rPr>
          <w:rFonts w:eastAsia="Times New Roman" w:cs="Times New Roman"/>
          <w:noProof/>
          <w:sz w:val="20"/>
        </w:rPr>
        <w:t>. Cold truths: How winter drives responses of terrestrial organisms to climate change. Biol. Rev. 90: 214–235.</w:t>
      </w:r>
    </w:p>
    <w:p w14:paraId="3746C36B" w14:textId="7C35D996" w:rsidR="00C83A27" w:rsidRPr="00C83A27" w:rsidRDefault="00C83A27" w:rsidP="008E0290">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6-16T13:26:00Z" w:initials="DH">
    <w:p w14:paraId="1209140D" w14:textId="65BB8F04" w:rsidR="00993227" w:rsidRDefault="00993227">
      <w:pPr>
        <w:pStyle w:val="CommentText"/>
      </w:pPr>
      <w:r>
        <w:rPr>
          <w:rStyle w:val="CommentReference"/>
        </w:rPr>
        <w:annotationRef/>
      </w:r>
      <w:r>
        <w:t>Say it more simply!</w:t>
      </w:r>
    </w:p>
  </w:comment>
  <w:comment w:id="2" w:author="Dan Hahn" w:date="2017-06-16T13:27:00Z" w:initials="DH">
    <w:p w14:paraId="676A7427" w14:textId="193811ED" w:rsidR="00993227" w:rsidRDefault="00993227">
      <w:pPr>
        <w:pStyle w:val="CommentText"/>
      </w:pPr>
      <w:r>
        <w:rPr>
          <w:rStyle w:val="CommentReference"/>
        </w:rPr>
        <w:annotationRef/>
      </w:r>
      <w:r>
        <w:t>Simpler!</w:t>
      </w:r>
    </w:p>
  </w:comment>
  <w:comment w:id="3"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9140D" w15:done="0"/>
  <w15:commentEx w15:paraId="676A7427"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0845D" w14:textId="77777777" w:rsidR="00254AD6" w:rsidRDefault="00254AD6">
      <w:r>
        <w:separator/>
      </w:r>
    </w:p>
  </w:endnote>
  <w:endnote w:type="continuationSeparator" w:id="0">
    <w:p w14:paraId="2E96970E" w14:textId="77777777" w:rsidR="00254AD6" w:rsidRDefault="00254A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8343E5">
      <w:rPr>
        <w:noProof/>
      </w:rPr>
      <w:t>25</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313FD9" w14:textId="77777777" w:rsidR="00254AD6" w:rsidRDefault="00254AD6">
      <w:r>
        <w:separator/>
      </w:r>
    </w:p>
  </w:footnote>
  <w:footnote w:type="continuationSeparator" w:id="0">
    <w:p w14:paraId="57C8F4E5" w14:textId="77777777" w:rsidR="00254AD6" w:rsidRDefault="00254AD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1EAE"/>
    <w:rsid w:val="00014FCF"/>
    <w:rsid w:val="0001674C"/>
    <w:rsid w:val="00017B26"/>
    <w:rsid w:val="000206DE"/>
    <w:rsid w:val="00021E0D"/>
    <w:rsid w:val="0004287A"/>
    <w:rsid w:val="00052929"/>
    <w:rsid w:val="00052C23"/>
    <w:rsid w:val="00053D0B"/>
    <w:rsid w:val="00053F7D"/>
    <w:rsid w:val="00054C1B"/>
    <w:rsid w:val="000605C6"/>
    <w:rsid w:val="0006088D"/>
    <w:rsid w:val="00070F94"/>
    <w:rsid w:val="00072738"/>
    <w:rsid w:val="00076516"/>
    <w:rsid w:val="0007718D"/>
    <w:rsid w:val="00082B2A"/>
    <w:rsid w:val="00084B17"/>
    <w:rsid w:val="00091515"/>
    <w:rsid w:val="000A1DC2"/>
    <w:rsid w:val="000A20A7"/>
    <w:rsid w:val="000A490E"/>
    <w:rsid w:val="000A6516"/>
    <w:rsid w:val="000B454B"/>
    <w:rsid w:val="000C1EEF"/>
    <w:rsid w:val="000C25C6"/>
    <w:rsid w:val="000C5A4F"/>
    <w:rsid w:val="000D5369"/>
    <w:rsid w:val="000D54AB"/>
    <w:rsid w:val="000E0A6E"/>
    <w:rsid w:val="000E2CF1"/>
    <w:rsid w:val="000E2D18"/>
    <w:rsid w:val="000E2FB1"/>
    <w:rsid w:val="000E3D13"/>
    <w:rsid w:val="000E457B"/>
    <w:rsid w:val="000E5425"/>
    <w:rsid w:val="000F02A3"/>
    <w:rsid w:val="000F0772"/>
    <w:rsid w:val="000F4EE0"/>
    <w:rsid w:val="00102657"/>
    <w:rsid w:val="001026F4"/>
    <w:rsid w:val="00110364"/>
    <w:rsid w:val="00113859"/>
    <w:rsid w:val="00114DD2"/>
    <w:rsid w:val="00115456"/>
    <w:rsid w:val="00120B6D"/>
    <w:rsid w:val="00130C93"/>
    <w:rsid w:val="00132B11"/>
    <w:rsid w:val="00134986"/>
    <w:rsid w:val="00134ABA"/>
    <w:rsid w:val="00135180"/>
    <w:rsid w:val="0013552C"/>
    <w:rsid w:val="001360EE"/>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D5B0F"/>
    <w:rsid w:val="001E6528"/>
    <w:rsid w:val="001E72D4"/>
    <w:rsid w:val="001F1643"/>
    <w:rsid w:val="001F522C"/>
    <w:rsid w:val="001F5826"/>
    <w:rsid w:val="001F634B"/>
    <w:rsid w:val="001F79E3"/>
    <w:rsid w:val="00200744"/>
    <w:rsid w:val="002007D8"/>
    <w:rsid w:val="00202564"/>
    <w:rsid w:val="0020374B"/>
    <w:rsid w:val="00207E1A"/>
    <w:rsid w:val="00216D46"/>
    <w:rsid w:val="0021727C"/>
    <w:rsid w:val="0022421A"/>
    <w:rsid w:val="00226F9A"/>
    <w:rsid w:val="0023194A"/>
    <w:rsid w:val="00232C67"/>
    <w:rsid w:val="00240B85"/>
    <w:rsid w:val="00246504"/>
    <w:rsid w:val="00252436"/>
    <w:rsid w:val="00254AD6"/>
    <w:rsid w:val="00256B97"/>
    <w:rsid w:val="00257A58"/>
    <w:rsid w:val="00261DAE"/>
    <w:rsid w:val="00266BAF"/>
    <w:rsid w:val="00270A77"/>
    <w:rsid w:val="002734B2"/>
    <w:rsid w:val="00276964"/>
    <w:rsid w:val="0028005C"/>
    <w:rsid w:val="0028642A"/>
    <w:rsid w:val="00287756"/>
    <w:rsid w:val="002918B9"/>
    <w:rsid w:val="002A1291"/>
    <w:rsid w:val="002A1AD1"/>
    <w:rsid w:val="002A6E62"/>
    <w:rsid w:val="002B4C30"/>
    <w:rsid w:val="002B57A0"/>
    <w:rsid w:val="002B750A"/>
    <w:rsid w:val="002C07DB"/>
    <w:rsid w:val="002C1F3E"/>
    <w:rsid w:val="002C21A4"/>
    <w:rsid w:val="002C76C2"/>
    <w:rsid w:val="002D1F95"/>
    <w:rsid w:val="00300029"/>
    <w:rsid w:val="00321C1E"/>
    <w:rsid w:val="003232E6"/>
    <w:rsid w:val="003257BD"/>
    <w:rsid w:val="0032630E"/>
    <w:rsid w:val="00330DD4"/>
    <w:rsid w:val="00332CB3"/>
    <w:rsid w:val="00333238"/>
    <w:rsid w:val="003337E2"/>
    <w:rsid w:val="00334154"/>
    <w:rsid w:val="003368CB"/>
    <w:rsid w:val="0033708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D6F93"/>
    <w:rsid w:val="003E641C"/>
    <w:rsid w:val="003F08F6"/>
    <w:rsid w:val="003F2B00"/>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D1C88"/>
    <w:rsid w:val="004D3295"/>
    <w:rsid w:val="004D4ECE"/>
    <w:rsid w:val="004D6420"/>
    <w:rsid w:val="004F31A5"/>
    <w:rsid w:val="005017CC"/>
    <w:rsid w:val="005042DB"/>
    <w:rsid w:val="00510F24"/>
    <w:rsid w:val="00511203"/>
    <w:rsid w:val="00521DAD"/>
    <w:rsid w:val="00524F2F"/>
    <w:rsid w:val="005259F9"/>
    <w:rsid w:val="00530259"/>
    <w:rsid w:val="00530C18"/>
    <w:rsid w:val="0053167F"/>
    <w:rsid w:val="005339A4"/>
    <w:rsid w:val="00534F29"/>
    <w:rsid w:val="005364F1"/>
    <w:rsid w:val="0054592D"/>
    <w:rsid w:val="00550774"/>
    <w:rsid w:val="00550E8A"/>
    <w:rsid w:val="00552917"/>
    <w:rsid w:val="00556B8D"/>
    <w:rsid w:val="005633A6"/>
    <w:rsid w:val="005647DF"/>
    <w:rsid w:val="00564F1B"/>
    <w:rsid w:val="00565FC7"/>
    <w:rsid w:val="00570824"/>
    <w:rsid w:val="00570FA3"/>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93BC3"/>
    <w:rsid w:val="00694411"/>
    <w:rsid w:val="006946C3"/>
    <w:rsid w:val="006966E8"/>
    <w:rsid w:val="006A01A3"/>
    <w:rsid w:val="006A182B"/>
    <w:rsid w:val="006A1A47"/>
    <w:rsid w:val="006A5606"/>
    <w:rsid w:val="006B6DC0"/>
    <w:rsid w:val="006B7A5A"/>
    <w:rsid w:val="006B7A8E"/>
    <w:rsid w:val="006C5A67"/>
    <w:rsid w:val="006D40D2"/>
    <w:rsid w:val="006E1336"/>
    <w:rsid w:val="006E50DF"/>
    <w:rsid w:val="006E6459"/>
    <w:rsid w:val="006F000F"/>
    <w:rsid w:val="006F148B"/>
    <w:rsid w:val="006F1DC5"/>
    <w:rsid w:val="006F34B0"/>
    <w:rsid w:val="006F55DB"/>
    <w:rsid w:val="006F6666"/>
    <w:rsid w:val="00700792"/>
    <w:rsid w:val="00702A40"/>
    <w:rsid w:val="00703AD6"/>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C3B"/>
    <w:rsid w:val="00846205"/>
    <w:rsid w:val="0085313E"/>
    <w:rsid w:val="00854F54"/>
    <w:rsid w:val="00861818"/>
    <w:rsid w:val="008622CB"/>
    <w:rsid w:val="00863EE3"/>
    <w:rsid w:val="00870A66"/>
    <w:rsid w:val="00871C73"/>
    <w:rsid w:val="00872579"/>
    <w:rsid w:val="00877DED"/>
    <w:rsid w:val="0088585B"/>
    <w:rsid w:val="00887E83"/>
    <w:rsid w:val="008924C6"/>
    <w:rsid w:val="008961BE"/>
    <w:rsid w:val="0089676E"/>
    <w:rsid w:val="008A2CE5"/>
    <w:rsid w:val="008A5881"/>
    <w:rsid w:val="008B6230"/>
    <w:rsid w:val="008C1EA2"/>
    <w:rsid w:val="008C297E"/>
    <w:rsid w:val="008C3730"/>
    <w:rsid w:val="008C4F42"/>
    <w:rsid w:val="008D04E7"/>
    <w:rsid w:val="008D34B3"/>
    <w:rsid w:val="008E0290"/>
    <w:rsid w:val="008E6387"/>
    <w:rsid w:val="008F5EA6"/>
    <w:rsid w:val="008F5F8E"/>
    <w:rsid w:val="008F79A2"/>
    <w:rsid w:val="00901B1F"/>
    <w:rsid w:val="00910034"/>
    <w:rsid w:val="009168C1"/>
    <w:rsid w:val="00921B91"/>
    <w:rsid w:val="00922A01"/>
    <w:rsid w:val="0092450F"/>
    <w:rsid w:val="00926235"/>
    <w:rsid w:val="0093629A"/>
    <w:rsid w:val="00940641"/>
    <w:rsid w:val="0094470B"/>
    <w:rsid w:val="009553B4"/>
    <w:rsid w:val="009608DE"/>
    <w:rsid w:val="00962163"/>
    <w:rsid w:val="0096276A"/>
    <w:rsid w:val="0096759D"/>
    <w:rsid w:val="00970B3D"/>
    <w:rsid w:val="00975D13"/>
    <w:rsid w:val="00976082"/>
    <w:rsid w:val="0097785E"/>
    <w:rsid w:val="00980D20"/>
    <w:rsid w:val="0098293B"/>
    <w:rsid w:val="00983C00"/>
    <w:rsid w:val="009911B3"/>
    <w:rsid w:val="0099266F"/>
    <w:rsid w:val="00993227"/>
    <w:rsid w:val="00996124"/>
    <w:rsid w:val="00996D33"/>
    <w:rsid w:val="00997E3B"/>
    <w:rsid w:val="009A36EB"/>
    <w:rsid w:val="009A4BD4"/>
    <w:rsid w:val="009B0F70"/>
    <w:rsid w:val="009C2CA7"/>
    <w:rsid w:val="009C71D7"/>
    <w:rsid w:val="009D1022"/>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18E1"/>
    <w:rsid w:val="00A37394"/>
    <w:rsid w:val="00A379B9"/>
    <w:rsid w:val="00A40329"/>
    <w:rsid w:val="00A465DE"/>
    <w:rsid w:val="00A4674A"/>
    <w:rsid w:val="00A51048"/>
    <w:rsid w:val="00A52C78"/>
    <w:rsid w:val="00A62318"/>
    <w:rsid w:val="00A624A3"/>
    <w:rsid w:val="00A63141"/>
    <w:rsid w:val="00A67FEE"/>
    <w:rsid w:val="00A70F78"/>
    <w:rsid w:val="00A71AD2"/>
    <w:rsid w:val="00A724AF"/>
    <w:rsid w:val="00A75FAF"/>
    <w:rsid w:val="00A7616D"/>
    <w:rsid w:val="00A77B05"/>
    <w:rsid w:val="00A84F1F"/>
    <w:rsid w:val="00A86763"/>
    <w:rsid w:val="00A87FF4"/>
    <w:rsid w:val="00A92D85"/>
    <w:rsid w:val="00A9396E"/>
    <w:rsid w:val="00AA0985"/>
    <w:rsid w:val="00AB20EB"/>
    <w:rsid w:val="00AB338F"/>
    <w:rsid w:val="00AB6005"/>
    <w:rsid w:val="00AB7BB1"/>
    <w:rsid w:val="00AC01A1"/>
    <w:rsid w:val="00AC43E1"/>
    <w:rsid w:val="00AC48CC"/>
    <w:rsid w:val="00AD356D"/>
    <w:rsid w:val="00AD6167"/>
    <w:rsid w:val="00AD7077"/>
    <w:rsid w:val="00AE175C"/>
    <w:rsid w:val="00AE42ED"/>
    <w:rsid w:val="00AF5A19"/>
    <w:rsid w:val="00B034A0"/>
    <w:rsid w:val="00B039C2"/>
    <w:rsid w:val="00B06804"/>
    <w:rsid w:val="00B1054C"/>
    <w:rsid w:val="00B10C15"/>
    <w:rsid w:val="00B12308"/>
    <w:rsid w:val="00B2043D"/>
    <w:rsid w:val="00B25DA8"/>
    <w:rsid w:val="00B33353"/>
    <w:rsid w:val="00B341BE"/>
    <w:rsid w:val="00B35589"/>
    <w:rsid w:val="00B364A1"/>
    <w:rsid w:val="00B4396A"/>
    <w:rsid w:val="00B45A06"/>
    <w:rsid w:val="00B47581"/>
    <w:rsid w:val="00B507F8"/>
    <w:rsid w:val="00B51E68"/>
    <w:rsid w:val="00B5407E"/>
    <w:rsid w:val="00B61DE9"/>
    <w:rsid w:val="00B62625"/>
    <w:rsid w:val="00B6298E"/>
    <w:rsid w:val="00B630FA"/>
    <w:rsid w:val="00B63461"/>
    <w:rsid w:val="00B64325"/>
    <w:rsid w:val="00B74C6D"/>
    <w:rsid w:val="00B777EC"/>
    <w:rsid w:val="00B854AC"/>
    <w:rsid w:val="00B86814"/>
    <w:rsid w:val="00B9139F"/>
    <w:rsid w:val="00BA053B"/>
    <w:rsid w:val="00BA2725"/>
    <w:rsid w:val="00BA6C16"/>
    <w:rsid w:val="00BB112A"/>
    <w:rsid w:val="00BB621D"/>
    <w:rsid w:val="00BB72D0"/>
    <w:rsid w:val="00BB7602"/>
    <w:rsid w:val="00BC10D5"/>
    <w:rsid w:val="00BC46F4"/>
    <w:rsid w:val="00BC6C7A"/>
    <w:rsid w:val="00BC71F1"/>
    <w:rsid w:val="00BC7FB3"/>
    <w:rsid w:val="00BD7BDF"/>
    <w:rsid w:val="00BD7E4A"/>
    <w:rsid w:val="00BE4A85"/>
    <w:rsid w:val="00BE67FD"/>
    <w:rsid w:val="00BF57D7"/>
    <w:rsid w:val="00BF76A9"/>
    <w:rsid w:val="00BF7FF8"/>
    <w:rsid w:val="00C13F30"/>
    <w:rsid w:val="00C2122A"/>
    <w:rsid w:val="00C235F5"/>
    <w:rsid w:val="00C3271A"/>
    <w:rsid w:val="00C41ADF"/>
    <w:rsid w:val="00C47AA3"/>
    <w:rsid w:val="00C5584C"/>
    <w:rsid w:val="00C60D23"/>
    <w:rsid w:val="00C62AD3"/>
    <w:rsid w:val="00C62BEA"/>
    <w:rsid w:val="00C64C45"/>
    <w:rsid w:val="00C663A1"/>
    <w:rsid w:val="00C66EF3"/>
    <w:rsid w:val="00C73311"/>
    <w:rsid w:val="00C74A75"/>
    <w:rsid w:val="00C75212"/>
    <w:rsid w:val="00C83A27"/>
    <w:rsid w:val="00C86CF8"/>
    <w:rsid w:val="00C936DD"/>
    <w:rsid w:val="00C9423D"/>
    <w:rsid w:val="00CA5BAD"/>
    <w:rsid w:val="00CA73B9"/>
    <w:rsid w:val="00CB5FB4"/>
    <w:rsid w:val="00CB614C"/>
    <w:rsid w:val="00CC5AA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5700"/>
    <w:rsid w:val="00D27270"/>
    <w:rsid w:val="00D40D3B"/>
    <w:rsid w:val="00D42C66"/>
    <w:rsid w:val="00D44F99"/>
    <w:rsid w:val="00D51C18"/>
    <w:rsid w:val="00D51D28"/>
    <w:rsid w:val="00D55C3E"/>
    <w:rsid w:val="00D56ED4"/>
    <w:rsid w:val="00D6143C"/>
    <w:rsid w:val="00D62084"/>
    <w:rsid w:val="00D6287F"/>
    <w:rsid w:val="00D659BC"/>
    <w:rsid w:val="00D84281"/>
    <w:rsid w:val="00D85B93"/>
    <w:rsid w:val="00D9032A"/>
    <w:rsid w:val="00D908B4"/>
    <w:rsid w:val="00D9225F"/>
    <w:rsid w:val="00DA05CB"/>
    <w:rsid w:val="00DB007A"/>
    <w:rsid w:val="00DB16BF"/>
    <w:rsid w:val="00DB5559"/>
    <w:rsid w:val="00DC14F7"/>
    <w:rsid w:val="00DC47EF"/>
    <w:rsid w:val="00DC6092"/>
    <w:rsid w:val="00DD0FAB"/>
    <w:rsid w:val="00DD12C6"/>
    <w:rsid w:val="00DE2143"/>
    <w:rsid w:val="00DE2AB9"/>
    <w:rsid w:val="00DE3903"/>
    <w:rsid w:val="00DE717B"/>
    <w:rsid w:val="00DE7B20"/>
    <w:rsid w:val="00DF3175"/>
    <w:rsid w:val="00E124ED"/>
    <w:rsid w:val="00E143D7"/>
    <w:rsid w:val="00E16B37"/>
    <w:rsid w:val="00E17A57"/>
    <w:rsid w:val="00E201DF"/>
    <w:rsid w:val="00E42EC3"/>
    <w:rsid w:val="00E44C4C"/>
    <w:rsid w:val="00E467F8"/>
    <w:rsid w:val="00E50BF2"/>
    <w:rsid w:val="00E51240"/>
    <w:rsid w:val="00E51276"/>
    <w:rsid w:val="00E52594"/>
    <w:rsid w:val="00E53734"/>
    <w:rsid w:val="00E60724"/>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A6D7A"/>
    <w:rsid w:val="00EB19DA"/>
    <w:rsid w:val="00EC0755"/>
    <w:rsid w:val="00EC4205"/>
    <w:rsid w:val="00EC435C"/>
    <w:rsid w:val="00EC6DD8"/>
    <w:rsid w:val="00EC744B"/>
    <w:rsid w:val="00ED1BB2"/>
    <w:rsid w:val="00ED4B17"/>
    <w:rsid w:val="00ED4C27"/>
    <w:rsid w:val="00ED5697"/>
    <w:rsid w:val="00ED5814"/>
    <w:rsid w:val="00EE07CC"/>
    <w:rsid w:val="00EE171A"/>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410C"/>
    <w:rsid w:val="00F75185"/>
    <w:rsid w:val="00F913CA"/>
    <w:rsid w:val="00F92137"/>
    <w:rsid w:val="00F948CD"/>
    <w:rsid w:val="00FA3A7C"/>
    <w:rsid w:val="00FA6B30"/>
    <w:rsid w:val="00FA73B6"/>
    <w:rsid w:val="00FA7EC5"/>
    <w:rsid w:val="00FB25D8"/>
    <w:rsid w:val="00FB6E8C"/>
    <w:rsid w:val="00FB72A9"/>
    <w:rsid w:val="00FB739B"/>
    <w:rsid w:val="00FC474D"/>
    <w:rsid w:val="00FD1A33"/>
    <w:rsid w:val="00FD2CEA"/>
    <w:rsid w:val="00FD2E92"/>
    <w:rsid w:val="00FD3C38"/>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19BD0F-4250-AB4E-83F8-4AC53F01E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6592</Words>
  <Characters>151577</Characters>
  <Application>Microsoft Macintosh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7-21T14:04:00Z</dcterms:created>
  <dcterms:modified xsi:type="dcterms:W3CDTF">2017-07-2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